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F6B134" w14:textId="65D2FEA4" w:rsidR="006B33EA" w:rsidRDefault="006B33EA" w:rsidP="006804EA">
      <w:pPr>
        <w:pStyle w:val="Heading1"/>
      </w:pPr>
      <w:r>
        <w:t>Title</w:t>
      </w:r>
    </w:p>
    <w:p w14:paraId="62F8D94D" w14:textId="4B2276E8"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 to Detect Causal Genes Driving Elemental Accumulation in Maize</w:t>
      </w:r>
    </w:p>
    <w:p w14:paraId="7FB54EC3" w14:textId="77777777" w:rsidR="006B33EA" w:rsidRDefault="006B33EA" w:rsidP="006804EA">
      <w:pPr>
        <w:pStyle w:val="Heading1"/>
      </w:pPr>
      <w:r>
        <w:t>Authors</w:t>
      </w:r>
    </w:p>
    <w:p w14:paraId="4C102366" w14:textId="6D6DD0F6" w:rsidR="00AA7E96" w:rsidRDefault="006B33EA" w:rsidP="006804EA">
      <w:r>
        <w:t>Robert J. Schaefer</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2607DF">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2607DF">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2607DF">
        <w:t>4</w:t>
      </w:r>
      <w:r w:rsidR="00005D7D">
        <w:fldChar w:fldCharType="end"/>
      </w:r>
      <w:r>
        <w:t>, Brian Dilkes</w:t>
      </w:r>
      <w:r w:rsidR="00005D7D">
        <w:fldChar w:fldCharType="begin"/>
      </w:r>
      <w:r w:rsidR="00005D7D">
        <w:instrText xml:space="preserve"> REF _Ref488755534 \n \h </w:instrText>
      </w:r>
      <w:r w:rsidR="00005D7D">
        <w:fldChar w:fldCharType="separate"/>
      </w:r>
      <w:r w:rsidR="002607DF">
        <w:t>5</w:t>
      </w:r>
      <w:r w:rsidR="00005D7D">
        <w:fldChar w:fldCharType="end"/>
      </w:r>
      <w:r>
        <w:t>, Ivan Baxter</w:t>
      </w:r>
      <w:r w:rsidR="00005D7D">
        <w:fldChar w:fldCharType="begin"/>
      </w:r>
      <w:r w:rsidR="00005D7D">
        <w:instrText xml:space="preserve"> REF _Ref488755539 \n \h </w:instrText>
      </w:r>
      <w:r w:rsidR="00005D7D">
        <w:fldChar w:fldCharType="separate"/>
      </w:r>
      <w:r w:rsidR="002607DF">
        <w:t>6</w:t>
      </w:r>
      <w:r w:rsidR="00005D7D">
        <w:fldChar w:fldCharType="end"/>
      </w:r>
      <w:r w:rsidR="00005D7D">
        <w:t>,</w:t>
      </w:r>
      <w:r w:rsidR="00005D7D">
        <w:fldChar w:fldCharType="begin"/>
      </w:r>
      <w:r w:rsidR="00005D7D">
        <w:instrText xml:space="preserve"> REF _Ref488755546 \n \h </w:instrText>
      </w:r>
      <w:r w:rsidR="00005D7D">
        <w:fldChar w:fldCharType="separate"/>
      </w:r>
      <w:r w:rsidR="002607DF">
        <w:t>7</w:t>
      </w:r>
      <w:r w:rsidR="00005D7D">
        <w:fldChar w:fldCharType="end"/>
      </w:r>
      <w:r>
        <w:t>, Chad L. Myers</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005D7D">
        <w:fldChar w:fldCharType="begin"/>
      </w:r>
      <w:r w:rsidR="00005D7D">
        <w:instrText xml:space="preserve"> REF _Ref488755655 \n \h </w:instrText>
      </w:r>
      <w:r w:rsidR="00005D7D">
        <w:fldChar w:fldCharType="separate"/>
      </w:r>
      <w:r w:rsidR="002607DF">
        <w:t>3</w:t>
      </w:r>
      <w:r w:rsidR="00005D7D">
        <w:fldChar w:fldCharType="end"/>
      </w:r>
      <w:r w:rsidR="00005D7D" w:rsidDel="00005D7D">
        <w:rPr>
          <w:vertAlign w:val="superscript"/>
        </w:rPr>
        <w:t xml:space="preserve"> </w:t>
      </w:r>
    </w:p>
    <w:p w14:paraId="53804984" w14:textId="77777777" w:rsidR="006B33EA" w:rsidRDefault="006B33EA" w:rsidP="006804EA">
      <w:pPr>
        <w:pStyle w:val="Heading1"/>
      </w:pPr>
      <w:r>
        <w:t>Affiliations</w:t>
      </w:r>
    </w:p>
    <w:p w14:paraId="7B91315B" w14:textId="0ADEC0FE" w:rsidR="006B33EA" w:rsidRDefault="006B33EA" w:rsidP="00B87472">
      <w:pPr>
        <w:pStyle w:val="ListParagraph"/>
        <w:numPr>
          <w:ilvl w:val="0"/>
          <w:numId w:val="8"/>
        </w:numPr>
      </w:pPr>
      <w:bookmarkStart w:id="1" w:name="_Ref488755432"/>
      <w:r>
        <w:t>Biomedical Informatics and Computational Biology Graduate Program, University of Minnesota, Minneapolis, MN, USA</w:t>
      </w:r>
      <w:bookmarkEnd w:id="1"/>
    </w:p>
    <w:p w14:paraId="0C1F5930" w14:textId="4AD8D831" w:rsidR="006B33EA" w:rsidRDefault="000C62F2" w:rsidP="00B87472">
      <w:pPr>
        <w:pStyle w:val="ListParagraph"/>
        <w:numPr>
          <w:ilvl w:val="0"/>
          <w:numId w:val="8"/>
        </w:numPr>
      </w:pPr>
      <w:bookmarkStart w:id="2" w:name="_Ref488755454"/>
      <w:r>
        <w:t>Department of Agronomy and Plant Genetics</w:t>
      </w:r>
      <w:r w:rsidR="006B33EA">
        <w:t>, University of Minnesota, St. Paul, MN, USA</w:t>
      </w:r>
      <w:bookmarkEnd w:id="2"/>
    </w:p>
    <w:p w14:paraId="523FFC8D" w14:textId="768934BE" w:rsidR="00005D7D" w:rsidRDefault="00005D7D" w:rsidP="00B87472">
      <w:pPr>
        <w:pStyle w:val="ListParagraph"/>
        <w:numPr>
          <w:ilvl w:val="0"/>
          <w:numId w:val="8"/>
        </w:numPr>
      </w:pPr>
      <w:bookmarkStart w:id="3" w:name="_Ref488755655"/>
      <w:r>
        <w:t>Department of Computer Science, University of Minnesota, Minneapolis, MN, USA</w:t>
      </w:r>
      <w:bookmarkEnd w:id="3"/>
    </w:p>
    <w:p w14:paraId="29AD33EC" w14:textId="60F9CAE0" w:rsidR="006B33EA" w:rsidRDefault="00453A36" w:rsidP="00B87472">
      <w:pPr>
        <w:pStyle w:val="ListParagraph"/>
        <w:numPr>
          <w:ilvl w:val="0"/>
          <w:numId w:val="8"/>
        </w:numPr>
      </w:pPr>
      <w:bookmarkStart w:id="4" w:name="_Ref488755530"/>
      <w:r>
        <w:t>Cayuga Genetics Consulting Group LLC</w:t>
      </w:r>
      <w:r w:rsidR="006B33EA">
        <w:t>, Ithaca, NY, USA</w:t>
      </w:r>
      <w:bookmarkEnd w:id="4"/>
    </w:p>
    <w:p w14:paraId="74ADA206" w14:textId="03F987E4" w:rsidR="006B33EA" w:rsidRDefault="006B33EA" w:rsidP="00B87472">
      <w:pPr>
        <w:pStyle w:val="ListParagraph"/>
        <w:numPr>
          <w:ilvl w:val="0"/>
          <w:numId w:val="8"/>
        </w:numPr>
      </w:pPr>
      <w:bookmarkStart w:id="5" w:name="_Ref488755534"/>
      <w:r>
        <w:t>Department of Biochemistry, Purdue University, West Lafayette, IN, USA</w:t>
      </w:r>
      <w:bookmarkEnd w:id="5"/>
    </w:p>
    <w:p w14:paraId="4D1B067E" w14:textId="3F5331D6" w:rsidR="006B4B17" w:rsidRDefault="00E56B10" w:rsidP="00B87472">
      <w:pPr>
        <w:pStyle w:val="ListParagraph"/>
        <w:numPr>
          <w:ilvl w:val="0"/>
          <w:numId w:val="8"/>
        </w:numPr>
      </w:pPr>
      <w:bookmarkStart w:id="6" w:name="_Ref488755539"/>
      <w:r>
        <w:t>Donald Danforth Plant Science Center, St. Louis, MO, USA</w:t>
      </w:r>
      <w:bookmarkEnd w:id="6"/>
    </w:p>
    <w:p w14:paraId="472C1698" w14:textId="04BB53EA" w:rsidR="00005D7D" w:rsidRDefault="006B33EA" w:rsidP="00B87472">
      <w:pPr>
        <w:pStyle w:val="ListParagraph"/>
        <w:numPr>
          <w:ilvl w:val="0"/>
          <w:numId w:val="8"/>
        </w:numPr>
      </w:pPr>
      <w:bookmarkStart w:id="7" w:name="_Ref488755546"/>
      <w:r>
        <w:t>USDA-ARS Plant Genetics Re</w:t>
      </w:r>
      <w:r w:rsidR="00E56B10">
        <w:t>search Unit, St. Louis, MO, USA</w:t>
      </w:r>
      <w:bookmarkEnd w:id="7"/>
    </w:p>
    <w:p w14:paraId="3E9FEC03" w14:textId="77777777" w:rsidR="006B33EA" w:rsidRDefault="006B33EA" w:rsidP="006804EA">
      <w:pPr>
        <w:pStyle w:val="Heading1"/>
      </w:pPr>
      <w:r>
        <w:t>Abstract</w:t>
      </w:r>
    </w:p>
    <w:p w14:paraId="3ABFF11F" w14:textId="2C63C0D6" w:rsidR="006B33EA" w:rsidRPr="006B33EA" w:rsidRDefault="00D23002" w:rsidP="006804EA">
      <w:r>
        <w:t>Genome wide association studies (GWAS) have identified thousands of loci linked to hundreds of traits in many different species. However, the genes</w:t>
      </w:r>
      <w:r w:rsidR="00244BC9">
        <w:t xml:space="preserve"> encoding segregating alleles</w:t>
      </w:r>
      <w:r>
        <w:t xml:space="preserve"> and the cellular processes they contribute to remain unknown</w:t>
      </w:r>
      <w:r w:rsidR="002932A4">
        <w:t xml:space="preserve"> for most loci</w:t>
      </w:r>
      <w:r>
        <w:t xml:space="preserve">. This problem is more pronounced in species where functional annotations </w:t>
      </w:r>
      <w:commentRangeStart w:id="8"/>
      <w:r>
        <w:t xml:space="preserve">are sparse. </w:t>
      </w:r>
      <w:commentRangeEnd w:id="8"/>
      <w:r w:rsidR="00061FDD">
        <w:rPr>
          <w:rStyle w:val="CommentReference"/>
        </w:rPr>
        <w:commentReference w:id="8"/>
      </w:r>
      <w:r>
        <w:t xml:space="preserve">The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r w:rsidR="00063F15">
        <w:t xml:space="preserve">linked to </w:t>
      </w:r>
      <w:r>
        <w:t xml:space="preserve">single nucleotide polymorphisms </w:t>
      </w:r>
      <w:r w:rsidR="0086151A">
        <w:t>(SNPs)</w:t>
      </w:r>
      <w:r w:rsidR="00063F15">
        <w:t xml:space="preserve"> by GWAS</w:t>
      </w:r>
      <w:r w:rsidR="0086151A">
        <w:t xml:space="preserve">. </w:t>
      </w:r>
      <w:r w:rsidR="00BB0D54">
        <w:t>Here, we developed a framework to integrate information from RNA-Seq co-expression networks</w:t>
      </w:r>
      <w:r w:rsidR="003E2104">
        <w:t xml:space="preserve"> </w:t>
      </w:r>
      <w:r w:rsidR="00BB0D54">
        <w:t xml:space="preserve">with GWAS datasets, establishing significance </w:t>
      </w:r>
      <w:r w:rsidR="00D4682E">
        <w:t xml:space="preserve">of data </w:t>
      </w:r>
      <w:r w:rsidR="00D4682E" w:rsidRPr="007F14A3">
        <w:rPr>
          <w:highlight w:val="yellow"/>
        </w:rPr>
        <w:t>type cross linkage</w:t>
      </w:r>
      <w:r w:rsidR="00D4682E">
        <w:t xml:space="preserve"> </w:t>
      </w:r>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9"/>
      <w:r w:rsidR="00BB25AC">
        <w:t>functionall</w:t>
      </w:r>
      <w:commentRangeEnd w:id="9"/>
      <w:r w:rsidR="005F326A">
        <w:rPr>
          <w:rStyle w:val="CommentReference"/>
        </w:rPr>
        <w:commentReference w:id="9"/>
      </w:r>
      <w:r w:rsidR="00BB25AC">
        <w:t xml:space="preserve">y relate loci identified in a </w:t>
      </w:r>
      <w:r w:rsidR="00DB7333">
        <w:t xml:space="preserve">large scale, </w:t>
      </w:r>
      <w:r w:rsidR="00BB25AC">
        <w:t>GWA study examining</w:t>
      </w:r>
      <w:r>
        <w:t xml:space="preserve"> elemental accumulation in maize. </w:t>
      </w:r>
      <w:commentRangeStart w:id="10"/>
      <w:commentRangeStart w:id="11"/>
      <w:r w:rsidRPr="004F0FE1">
        <w:t>Our results demonstrate</w:t>
      </w:r>
      <w:r w:rsidR="00DB7333" w:rsidRPr="004F0FE1">
        <w:t xml:space="preserve"> that </w:t>
      </w:r>
      <w:ins w:id="12" w:author="Brian Dilkes" w:date="2017-07-28T17:48:00Z">
        <w:r w:rsidR="00D4682E">
          <w:t>formally considering</w:t>
        </w:r>
      </w:ins>
      <w:del w:id="13" w:author="Brian Dilkes" w:date="2017-07-28T17:48:00Z">
        <w:r w:rsidR="00DB7333" w:rsidRPr="004F0FE1" w:rsidDel="00D4682E">
          <w:delText>simply taking</w:delText>
        </w:r>
      </w:del>
      <w:r w:rsidR="00DB7333" w:rsidRPr="004F0FE1">
        <w:t xml:space="preserve"> </w:t>
      </w:r>
      <w:ins w:id="14" w:author="Brian Dilkes" w:date="2017-07-28T17:48:00Z">
        <w:r w:rsidR="00D4682E">
          <w:t xml:space="preserve">additional data types </w:t>
        </w:r>
      </w:ins>
      <w:del w:id="15" w:author="Brian Dilkes" w:date="2017-07-28T17:48:00Z">
        <w:r w:rsidR="00DB7333" w:rsidRPr="004F0FE1" w:rsidDel="00D4682E">
          <w:delText>the closest genes to</w:delText>
        </w:r>
      </w:del>
      <w:ins w:id="16" w:author="Brian Dilkes" w:date="2017-07-28T17:48:00Z">
        <w:r w:rsidR="00D4682E">
          <w:t>improves the</w:t>
        </w:r>
      </w:ins>
      <w:r w:rsidR="00DB7333" w:rsidRPr="004F0FE1">
        <w:t xml:space="preserve"> </w:t>
      </w:r>
      <w:ins w:id="17" w:author="Brian Dilkes" w:date="2017-07-28T17:48:00Z">
        <w:r w:rsidR="00D4682E">
          <w:t xml:space="preserve">biological </w:t>
        </w:r>
      </w:ins>
      <w:r w:rsidR="00DB7333" w:rsidRPr="004F0FE1">
        <w:t>sign</w:t>
      </w:r>
      <w:ins w:id="18" w:author="Brian Dilkes" w:date="2017-07-28T17:48:00Z">
        <w:r w:rsidR="00D4682E">
          <w:t>al present in</w:t>
        </w:r>
      </w:ins>
      <w:del w:id="19" w:author="Brian Dilkes" w:date="2017-07-28T17:49:00Z">
        <w:r w:rsidR="00DB7333" w:rsidRPr="004F0FE1" w:rsidDel="00D4682E">
          <w:delText>ificant</w:delText>
        </w:r>
      </w:del>
      <w:r w:rsidR="00DB7333" w:rsidRPr="004F0FE1">
        <w:t xml:space="preserve"> </w:t>
      </w:r>
      <w:r w:rsidR="00E947C6" w:rsidRPr="004F0FE1">
        <w:t xml:space="preserve">GWAS </w:t>
      </w:r>
      <w:r w:rsidR="00DB7333" w:rsidRPr="004F0FE1">
        <w:t>SNPs</w:t>
      </w:r>
      <w:r w:rsidRPr="004F0FE1">
        <w:t xml:space="preserve"> </w:t>
      </w:r>
      <w:del w:id="20" w:author="Brian Dilkes" w:date="2017-07-28T17:49:00Z">
        <w:r w:rsidRPr="004F0FE1" w:rsidDel="00D4682E">
          <w:delText>will often lead to spurious results</w:delText>
        </w:r>
        <w:commentRangeEnd w:id="10"/>
        <w:r w:rsidR="009D5A1E" w:rsidDel="00D4682E">
          <w:rPr>
            <w:rStyle w:val="CommentReference"/>
          </w:rPr>
          <w:commentReference w:id="10"/>
        </w:r>
      </w:del>
      <w:commentRangeEnd w:id="11"/>
      <w:r w:rsidR="0054741A">
        <w:rPr>
          <w:rStyle w:val="CommentReference"/>
        </w:rPr>
        <w:commentReference w:id="11"/>
      </w:r>
      <w:ins w:id="21" w:author="Brian Dilkes" w:date="2017-07-28T17:49:00Z">
        <w:r w:rsidR="00D4682E">
          <w:t xml:space="preserve">and highlight </w:t>
        </w:r>
      </w:ins>
      <w:del w:id="22" w:author="Brian Dilkes" w:date="2017-07-28T17:49:00Z">
        <w:r w:rsidRPr="004F0FE1" w:rsidDel="00D4682E">
          <w:delText xml:space="preserve"> </w:delText>
        </w:r>
        <w:r w:rsidR="001A7232" w:rsidRPr="004F0FE1" w:rsidDel="00D4682E">
          <w:delText xml:space="preserve">demonstrating </w:delText>
        </w:r>
      </w:del>
      <w:r w:rsidR="001A7232" w:rsidRPr="004F0FE1">
        <w:t>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lastRenderedPageBreak/>
        <w:t xml:space="preserve">Additionally, </w:t>
      </w:r>
      <w:r w:rsidR="00D4682E">
        <w:t xml:space="preserve">we find that </w:t>
      </w:r>
      <w:r w:rsidR="00282144" w:rsidRPr="004F0FE1">
        <w:t xml:space="preserve">the biological context from which the 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ere </w:t>
      </w:r>
      <w:commentRangeStart w:id="23"/>
      <w:r w:rsidRPr="004F0FE1">
        <w:t>more</w:t>
      </w:r>
      <w:r w:rsidR="00CB4D43" w:rsidRPr="004F0FE1">
        <w:t xml:space="preserve"> </w:t>
      </w:r>
      <w:r w:rsidR="00D84C2E" w:rsidRPr="004F0FE1">
        <w:t>significantly</w:t>
      </w:r>
      <w:r w:rsidR="002771CE" w:rsidRPr="004F0FE1">
        <w:t xml:space="preserve"> </w:t>
      </w:r>
      <w:commentRangeEnd w:id="23"/>
      <w:r w:rsidR="005F326A">
        <w:rPr>
          <w:rStyle w:val="CommentReference"/>
        </w:rPr>
        <w:commentReference w:id="23"/>
      </w:r>
      <w:r w:rsidR="00CB4D43" w:rsidRPr="004F0FE1">
        <w:t>co-expressed</w:t>
      </w:r>
      <w:r w:rsidRPr="004F0FE1">
        <w:t xml:space="preserve"> than genes </w:t>
      </w:r>
      <w:r w:rsidR="00AE173E" w:rsidRPr="004F0FE1">
        <w:t>within the same</w:t>
      </w:r>
      <w:r w:rsidRPr="004F0FE1">
        <w:t xml:space="preserve"> GO </w:t>
      </w:r>
      <w:r w:rsidR="00AE173E" w:rsidRPr="004F0FE1">
        <w:t>term</w:t>
      </w:r>
      <w:r w:rsidRPr="004F0FE1">
        <w:t>s</w:t>
      </w:r>
      <w:r w:rsidR="00D4682E">
        <w:t xml:space="preserve">, </w:t>
      </w:r>
      <w:commentRangeStart w:id="24"/>
      <w:r w:rsidR="00D4682E">
        <w:t>indicating a greater biological information content of GWAS linked genes</w:t>
      </w:r>
      <w:commentRangeEnd w:id="24"/>
      <w:r w:rsidR="00D4682E">
        <w:rPr>
          <w:rStyle w:val="CommentReference"/>
        </w:rPr>
        <w:commentReference w:id="24"/>
      </w:r>
      <w:r w:rsidRPr="004F0FE1">
        <w:t>.</w:t>
      </w:r>
      <w:r>
        <w:t xml:space="preserve"> Our study illustrates the factors that researchers should consider when taking this approach and demonstrates the utility of gene lists produced from GWAS for annotation of genes for systems biology applications.</w:t>
      </w:r>
    </w:p>
    <w:p w14:paraId="709213AA" w14:textId="77777777" w:rsidR="006B33EA" w:rsidRDefault="006B33EA" w:rsidP="006804EA">
      <w:pPr>
        <w:pStyle w:val="Heading1"/>
      </w:pPr>
      <w:r>
        <w:t>Author Summary</w:t>
      </w:r>
    </w:p>
    <w:p w14:paraId="2F09660E" w14:textId="2579A746" w:rsidR="006B33EA" w:rsidRDefault="006B33EA" w:rsidP="006804EA">
      <w:pPr>
        <w:pStyle w:val="Heading1"/>
      </w:pPr>
      <w:r>
        <w:t>Introduction</w:t>
      </w:r>
    </w:p>
    <w:p w14:paraId="28BEB5B3" w14:textId="216B6B89" w:rsidR="00EF75BE" w:rsidRDefault="00EF75BE" w:rsidP="00EF75BE">
      <w:r w:rsidRPr="006804EA">
        <w:t>Genome wide association (GWA) studies are a powerful tool for understanding the genetic basis of trait</w:t>
      </w:r>
      <w:r w:rsidR="00D4682E">
        <w:t xml:space="preserve"> variation</w:t>
      </w:r>
      <w:r w:rsidRPr="006804EA">
        <w:t xml:space="preserve">. This approach has been successfully applied for hundreds of important traits in different species, including important yield-relevant traits in </w:t>
      </w:r>
      <w:commentRangeStart w:id="25"/>
      <w:commentRangeStart w:id="26"/>
      <w:r w:rsidRPr="006804EA">
        <w:t>crops</w:t>
      </w:r>
      <w:commentRangeEnd w:id="25"/>
      <w:r w:rsidR="00D4682E">
        <w:rPr>
          <w:rStyle w:val="CommentReference"/>
        </w:rPr>
        <w:commentReference w:id="25"/>
      </w:r>
      <w:commentRangeEnd w:id="26"/>
      <w:r w:rsidR="0050694A">
        <w:rPr>
          <w:rStyle w:val="CommentReference"/>
        </w:rPr>
        <w:commentReference w:id="26"/>
      </w:r>
      <w:r w:rsidRPr="006804EA">
        <w:t>.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w:t>
      </w:r>
      <w:r w:rsidR="00E11253">
        <w:t>Zea mays (</w:t>
      </w:r>
      <w:r w:rsidRPr="006804EA">
        <w:t>maize</w:t>
      </w:r>
      <w:r w:rsidR="00E11253">
        <w:t>)</w:t>
      </w:r>
      <w:r w:rsidRPr="006804EA">
        <w:t xml:space="preserv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identification of caus</w:t>
      </w:r>
      <w:r w:rsidR="00FF6D89">
        <w:t xml:space="preserve">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0A6953">
        <w:t>. I</w:t>
      </w:r>
      <w:r w:rsidR="00E97092">
        <w:t xml:space="preserve">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w:t>
      </w:r>
      <w:r w:rsidR="003C21FD">
        <w:t xml:space="preserve"> </w:t>
      </w:r>
      <w:r w:rsidR="003C21FD">
        <w:fldChar w:fldCharType="begin" w:fldLock="1"/>
      </w:r>
      <w:r w:rsidR="003C21FD">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et al. 2013)", "plainTextFormattedCitation" : "(Reich et al. 2001; Koch et al. 2013)" }, "properties" : { "noteIndex" : 0 }, "schema" : "https://github.com/citation-style-language/schema/raw/master/csl-citation.json" }</w:instrText>
      </w:r>
      <w:r w:rsidR="003C21FD">
        <w:fldChar w:fldCharType="separate"/>
      </w:r>
      <w:r w:rsidR="003C21FD" w:rsidRPr="003C21FD">
        <w:rPr>
          <w:noProof/>
        </w:rPr>
        <w:t>(Reich et al. 2001; Koch et al. 2013)</w:t>
      </w:r>
      <w:r w:rsidR="003C21FD">
        <w:fldChar w:fldCharType="end"/>
      </w:r>
      <w:r w:rsidR="003C21FD">
        <w:t xml:space="preserve"> </w:t>
      </w:r>
      <w:r w:rsidR="00E97092">
        <w:t xml:space="preserve">it </w:t>
      </w:r>
      <w:r w:rsidR="0057418A">
        <w:t xml:space="preserve">can </w:t>
      </w:r>
      <w:r w:rsidR="00E97092">
        <w:t>extend even farther</w:t>
      </w:r>
      <w:r>
        <w:t xml:space="preserve">. </w:t>
      </w:r>
      <w:r w:rsidR="001204BA">
        <w:t>Furthermore, 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commentRangeStart w:id="27"/>
      <w:commentRangeStart w:id="28"/>
      <w:r w:rsidR="00D73850">
        <w:t xml:space="preserve">. </w:t>
      </w:r>
      <w:commentRangeEnd w:id="27"/>
      <w:r w:rsidR="00AF4E3B">
        <w:rPr>
          <w:rStyle w:val="CommentReference"/>
        </w:rPr>
        <w:commentReference w:id="27"/>
      </w:r>
      <w:commentRangeEnd w:id="28"/>
      <w:r w:rsidR="004105E4">
        <w:rPr>
          <w:rStyle w:val="CommentReference"/>
        </w:rPr>
        <w:commentReference w:id="28"/>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commentRangeStart w:id="29"/>
      <w:commentRangeStart w:id="30"/>
      <w:r w:rsidR="00D73850">
        <w:t>many loci</w:t>
      </w:r>
      <w:commentRangeEnd w:id="29"/>
      <w:r w:rsidR="0027128D">
        <w:rPr>
          <w:rStyle w:val="CommentReference"/>
        </w:rPr>
        <w:commentReference w:id="29"/>
      </w:r>
      <w:commentRangeEnd w:id="30"/>
      <w:r w:rsidR="004105E4">
        <w:rPr>
          <w:rStyle w:val="CommentReference"/>
        </w:rPr>
        <w:commentReference w:id="30"/>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374D5B49" w14:textId="4020BF54" w:rsidR="00EF75BE" w:rsidRPr="00002A0F" w:rsidRDefault="00B8306B" w:rsidP="00EF75BE">
      <w:r>
        <w:lastRenderedPageBreak/>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w:t>
      </w:r>
      <w:r w:rsidR="00C22DF6">
        <w:t>difficult to integrate</w:t>
      </w:r>
      <w:r>
        <w:t xml:space="preserve"> disparate </w:t>
      </w:r>
      <w:r w:rsidR="00B05FEE">
        <w:t xml:space="preserve">genomic </w:t>
      </w:r>
      <w:r w:rsidR="00153092">
        <w:t>data</w:t>
      </w:r>
      <w:r w:rsidR="00EF75BE">
        <w:t xml:space="preserve"> </w:t>
      </w:r>
      <w:r>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complex traits is now the bottleneck in developing new mechanistic understanding</w:t>
      </w:r>
      <w:r w:rsidR="00EF75BE">
        <w:t xml:space="preserve"> of how </w:t>
      </w:r>
      <w:r>
        <w:t xml:space="preserve">natural 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2DB3CF65" w14:textId="220C12BE"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455551">
        <w:t xml:space="preserve"> --</w:t>
      </w:r>
      <w:r w:rsidR="0027128D">
        <w:t xml:space="preserve"> </w:t>
      </w:r>
      <w:r w:rsidR="00455551">
        <w:t>h</w:t>
      </w:r>
      <w:r w:rsidR="00DE6D6D" w:rsidRPr="00002A0F">
        <w:t>ighly simil</w:t>
      </w:r>
      <w:r w:rsidR="00695F7F">
        <w:t>ar expression profiles often</w:t>
      </w:r>
      <w:r w:rsidR="00DE6D6D" w:rsidRPr="00002A0F">
        <w:t xml:space="preserve"> indicate shared regulation and function.</w:t>
      </w:r>
      <w:r w:rsidR="00DE6D6D">
        <w:t xml:space="preserve"> </w:t>
      </w:r>
      <w:r w:rsidR="000523BA">
        <w:t>Additionally, v</w:t>
      </w:r>
      <w:r w:rsidR="0027128D">
        <w:t xml:space="preserve">ariation in </w:t>
      </w:r>
      <w:r w:rsidR="0021714E">
        <w:t>the pattern or intensity of gene expression can underlie variation in phenotypes, even where protein sequences maybe identical</w:t>
      </w:r>
      <w:r w:rsidRPr="00002A0F">
        <w:t xml:space="preserve">. Analysis of co-expression </w:t>
      </w:r>
      <w:r w:rsidR="00731913">
        <w:t>in the form of gene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et al. 2014; Zheng &amp; Zhao 2013; Ozaki et al. 2010; Swanson-Wagner et al. 2012)", "plainTextFormattedCitation" : "(R.J. Schaefer et al. 2014; Mochida et al. 2011; Obayashi et al. 2014; Sarkar et al. 2014; Zheng &amp; Zhao 2013; Ozaki et al. 2010; Swanson-Wagner et al. 2012)", "previouslyFormattedCitation" : "(R.J. Schaefer et al. 2014; Mochida et al. 2011; Obayashi et al. 2014; Sarkar et al. 2014; Zheng &amp; Zhao 2013; Ozaki et al. 2010; Swanson-Wagner et al. 2012)" }, "properties" : { "noteIndex" : 0 }, "schema" : "https://github.com/citation-style-language/schema/raw/master/csl-citation.json" }</w:instrText>
      </w:r>
      <w:r>
        <w:fldChar w:fldCharType="separate"/>
      </w:r>
      <w:r w:rsidRPr="00324E16">
        <w:rPr>
          <w:noProof/>
        </w:rPr>
        <w:t>(R.J. Schaefer et al. 2014; Mochida et al. 2011; Obayashi et al. 2014; Sarkar et al. 2014; Zheng &amp; Zhao 2013; Ozaki et al. 2010; Swanson-Wagner et al. 2012)</w:t>
      </w:r>
      <w:r>
        <w:fldChar w:fldCharType="end"/>
      </w:r>
      <w:r w:rsidRPr="00002A0F">
        <w:t>.</w:t>
      </w:r>
    </w:p>
    <w:p w14:paraId="6628214B" w14:textId="33A7DA78" w:rsidR="00EF75BE" w:rsidRPr="00002A0F" w:rsidRDefault="00EF75BE" w:rsidP="00EF75BE">
      <w:r w:rsidRPr="00002A0F">
        <w:t>B</w:t>
      </w:r>
      <w:r w:rsidR="0026085C">
        <w:t>ecause co-expression provides a</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r w:rsidR="00A95231" w:rsidRPr="0056390E">
        <w:t>W</w:t>
      </w:r>
      <w:r w:rsidRPr="0056390E">
        <w:t xml:space="preserve">e expect that </w:t>
      </w:r>
      <w:r w:rsidR="00A95231" w:rsidRPr="0056390E">
        <w:t>many</w:t>
      </w:r>
      <w:r w:rsidRPr="0056390E">
        <w:t xml:space="preserve"> genes contributing to the same biological process </w:t>
      </w:r>
      <w:r w:rsidR="00A95231" w:rsidRPr="0056390E">
        <w:t xml:space="preserve">will </w:t>
      </w:r>
      <w:r w:rsidRPr="0056390E">
        <w:t xml:space="preserve">be </w:t>
      </w:r>
      <w:r w:rsidR="00A95231" w:rsidRPr="0056390E">
        <w:t>able to affect variation in</w:t>
      </w:r>
      <w:r w:rsidRPr="0056390E">
        <w:t xml:space="preserve"> a given phenotype </w:t>
      </w:r>
      <w:r w:rsidRPr="0056390E">
        <w:fldChar w:fldCharType="begin" w:fldLock="1"/>
      </w:r>
      <w:r w:rsidRPr="0056390E">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et al. 2005)", "plainTextFormattedCitation" : "(Wolfe et al. 2005)", "previouslyFormattedCitation" : "(Wolfe et al. 2005)" }, "properties" : { "noteIndex" : 0 }, "schema" : "https://github.com/citation-style-language/schema/raw/master/csl-citation.json" }</w:instrText>
      </w:r>
      <w:r w:rsidRPr="0056390E">
        <w:fldChar w:fldCharType="separate"/>
      </w:r>
      <w:r w:rsidRPr="0056390E">
        <w:rPr>
          <w:noProof/>
        </w:rPr>
        <w:t>(Wolfe et al. 2005)</w:t>
      </w:r>
      <w:r w:rsidRPr="0056390E">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non-randomly overlap.</w:t>
      </w:r>
      <w:r w:rsidR="0037619E">
        <w:t xml:space="preserve"> By directly integrating GWAS data with co-expression networks, </w:t>
      </w:r>
      <w:r w:rsidRPr="00002A0F">
        <w:t xml:space="preserve">candidate genes linked to GWAS SNPs </w:t>
      </w:r>
      <w:r w:rsidR="0037619E">
        <w:t xml:space="preserve">can be prioritized based on </w:t>
      </w:r>
      <w:r w:rsidRPr="00002A0F">
        <w:t xml:space="preserve">putative functional information captured by </w:t>
      </w:r>
      <w:r w:rsidR="0037619E">
        <w:t>the</w:t>
      </w:r>
      <w:r w:rsidRPr="00002A0F">
        <w:t xml:space="preserve"> gene co-expression network</w:t>
      </w:r>
      <w:r w:rsidR="00A95231">
        <w:t xml:space="preserve"> and simultaneously annotate</w:t>
      </w:r>
      <w:r w:rsidR="0037619E">
        <w:t>d to</w:t>
      </w:r>
      <w:r w:rsidR="00A95231">
        <w:t xml:space="preserve"> biological processes</w:t>
      </w:r>
      <w:r w:rsidRPr="00002A0F">
        <w:t>. Though not all functional relationships are captured using co-expression</w:t>
      </w:r>
      <w:r w:rsidR="00EC0F99">
        <w:t xml:space="preserve"> </w:t>
      </w:r>
      <w:r>
        <w:fldChar w:fldCharType="begin" w:fldLock="1"/>
      </w:r>
      <w:r w:rsidR="0008296B">
        <w:instrText>ADDIN CSL_CITATION { "citationItems" : [ { "id" : "ITEM-1", "itemData" : { "DOI" : "10.1038/nrg3868", "ISSN" : "1471-0056", "author" : [ { "dropping-particle" : "", "family" : "Kim", "given" : "Dokyoon", "non-dropping-particle" : "", "parse-names" : false, "suffix" : "" } ], "container-title" : "Nature Publishing Group", "id" : "ITEM-1", "issue" : "2", "issued" : { "date-parts" : [ [ "2015" ] ] }, "page" : "85-97", "publisher" : "Nature Publishing Group", "title" : "Methods of integrating data to uncover genotype \u2013 phenotype interactions", "type" : "article-journal", "volume" : "16" }, "uris" : [ "http://www.mendeley.com/documents/?uuid=18366a17-3023-4535-8e11-7d46c4e4efee" ] } ], "mendeley" : { "formattedCitation" : "(Kim 2015)", "plainTextFormattedCitation" : "(Kim 2015)", "previouslyFormattedCitation" : "(Kim 2015)" }, "properties" : { "noteIndex" : 0 }, "schema" : "https://github.com/citation-style-language/schema/raw/master/csl-citation.json" }</w:instrText>
      </w:r>
      <w:r>
        <w:fldChar w:fldCharType="separate"/>
      </w:r>
      <w:r w:rsidR="009029D0" w:rsidRPr="009029D0">
        <w:rPr>
          <w:noProof/>
        </w:rPr>
        <w:t>(Kim 2015)</w:t>
      </w:r>
      <w:r>
        <w:fldChar w:fldCharType="end"/>
      </w:r>
      <w:r w:rsidRPr="00002A0F">
        <w:t>, th</w:t>
      </w:r>
      <w:r w:rsidR="00EC0F99">
        <w:t>e comparison of these</w:t>
      </w:r>
      <w:r w:rsidRPr="00002A0F">
        <w:t xml:space="preserve"> data </w:t>
      </w:r>
      <w:r w:rsidR="005D75CC">
        <w:t>have the potential to</w:t>
      </w:r>
      <w:r w:rsidR="005D75CC" w:rsidRPr="00002A0F">
        <w:t xml:space="preserve"> </w:t>
      </w:r>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i et al. 2008)", "plainTextFormattedCitation" : "(Li et al. 2008)", "previouslyFormattedCitation" : "(Li et al. 2008)" }, "properties" : { "noteIndex" : 0 }, "schema" : "https://github.com/citation-style-language/schema/raw/master/csl-citation.json" }</w:instrText>
      </w:r>
      <w:r>
        <w:fldChar w:fldCharType="separate"/>
      </w:r>
      <w:r w:rsidRPr="00F62D7D">
        <w:rPr>
          <w:noProof/>
        </w:rPr>
        <w:t>(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performance in functional assays. A simple ranking or overlap is likely to identify genes present in co</w:t>
      </w:r>
      <w:r w:rsidR="00613A06">
        <w:t>-</w:t>
      </w:r>
      <w:r w:rsidR="009331B7">
        <w:t xml:space="preserve">expression networks and GWAS candidate gene lists, but a thoughtful consideration of overlap expectations is required to provide any confidence that such an overlap </w:t>
      </w:r>
      <w:r w:rsidR="00904616">
        <w:t>could not be found by</w:t>
      </w:r>
      <w:r w:rsidR="009331B7">
        <w:t xml:space="preserve"> picking two lists at random.</w:t>
      </w:r>
    </w:p>
    <w:p w14:paraId="2C921EA7" w14:textId="089C61E3"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w:t>
      </w:r>
      <w:r w:rsidR="00F87365">
        <w:t>d in strongly</w:t>
      </w:r>
      <w:r w:rsidRPr="00002A0F">
        <w:t xml:space="preserve"> connected functional modules where multiple members of those modules are associated with the phenotype of</w:t>
      </w:r>
      <w:r>
        <w:t xml:space="preserve"> interest. </w:t>
      </w:r>
    </w:p>
    <w:p w14:paraId="548CE2BB" w14:textId="559CE3D6" w:rsidR="00EF75BE" w:rsidRPr="00002A0F" w:rsidRDefault="00EF75BE" w:rsidP="00EF75BE">
      <w:r>
        <w:lastRenderedPageBreak/>
        <w:t xml:space="preserve">We </w:t>
      </w:r>
      <w:r w:rsidR="006540D1">
        <w:t>applied</w:t>
      </w:r>
      <w:r>
        <w:t xml:space="preserve"> this approach</w:t>
      </w:r>
      <w:r w:rsidRPr="00002A0F">
        <w:t xml:space="preserve"> in maize,</w:t>
      </w:r>
      <w:r>
        <w:t xml:space="preserve"> </w:t>
      </w:r>
      <w:r w:rsidR="009331B7">
        <w:t xml:space="preserve">as it is has </w:t>
      </w:r>
      <w:r w:rsidR="007E1F8C">
        <w:t xml:space="preserve">many of </w:t>
      </w:r>
      <w:r w:rsidR="009331B7">
        <w:t xml:space="preserve">the tools of a genetic model system and is </w:t>
      </w:r>
      <w:r>
        <w:t xml:space="preserve">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Baxter 2010)", "plainTextFormattedCitation" : "(Baxter 2010)", "previouslyFormattedCitation" : "(Baxter 2010)" }, "properties" : { "noteIndex" : 0 }, "schema" : "https://github.com/citation-style-language/schema/raw/master/csl-citation.json" }</w:instrText>
      </w:r>
      <w:r>
        <w:fldChar w:fldCharType="separate"/>
      </w:r>
      <w:r w:rsidRPr="00780438">
        <w:rPr>
          <w:noProof/>
        </w:rPr>
        <w:t>(Baxter 2010)</w:t>
      </w:r>
      <w:r>
        <w:fldChar w:fldCharType="end"/>
      </w:r>
      <w:r>
        <w:t xml:space="preserve">, grain nutritional quality </w:t>
      </w:r>
      <w:r>
        <w:fldChar w:fldCharType="begin" w:fldLock="1"/>
      </w:r>
      <w:r>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mp; Salt 2017)", "plainTextFormattedCitation" : "(Guerinot &amp; Salt 2017)", "previouslyFormattedCitation" : "(Guerinot &amp; Salt 2017)" }, "properties" : { "noteIndex" : 0 }, "schema" : "https://github.com/citation-style-language/schema/raw/master/csl-citation.json" }</w:instrText>
      </w:r>
      <w:r>
        <w:fldChar w:fldCharType="separate"/>
      </w:r>
      <w:r w:rsidRPr="00780438">
        <w:rPr>
          <w:noProof/>
        </w:rPr>
        <w:t>(Guerinot &amp; Salt 2017)</w:t>
      </w:r>
      <w:r>
        <w:fldChar w:fldCharType="end"/>
      </w:r>
      <w:r>
        <w:t xml:space="preserve"> and plant physiology </w:t>
      </w:r>
      <w:r>
        <w:fldChar w:fldCharType="begin" w:fldLock="1"/>
      </w:r>
      <w:r>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Baxter et al. 2008)", "plainTextFormattedCitation" : "(Baxter et al. 2008)", "previouslyFormattedCitation" : "(Baxter et al. 2008)" }, "properties" : { "noteIndex" : 0 }, "schema" : "https://github.com/citation-style-language/schema/raw/master/csl-citation.json" }</w:instrText>
      </w:r>
      <w:r>
        <w:fldChar w:fldCharType="separate"/>
      </w:r>
      <w:r w:rsidRPr="00780438">
        <w:rPr>
          <w:noProof/>
        </w:rPr>
        <w:t>(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 does indeed confirm overlap between functional modules captured by co-expression networks and GWAS candidate SNPs for the maize grain ionome. We present high-confidence candidate genes 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36545A3A" w14:textId="77777777" w:rsidR="004E79F7" w:rsidRDefault="006B33EA" w:rsidP="006804EA">
      <w:pPr>
        <w:pStyle w:val="Heading1"/>
      </w:pPr>
      <w:r>
        <w:t>Results</w:t>
      </w:r>
    </w:p>
    <w:p w14:paraId="5D162142" w14:textId="4775BEF2"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591D0CBA" w14:textId="55736749"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rsidR="00401FE1">
        <w:t>s</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549B2494" w14:textId="62147754"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2607DF">
        <w:t>Fig. 1</w:t>
      </w:r>
      <w:r>
        <w:fldChar w:fldCharType="end"/>
      </w:r>
      <w:r>
        <w:t>A); tools for construction and analysis of co-expression networks (</w:t>
      </w:r>
      <w:r>
        <w:fldChar w:fldCharType="begin"/>
      </w:r>
      <w:r>
        <w:instrText xml:space="preserve"> REF _Ref444765587 \h  \* MERGEFORMAT </w:instrText>
      </w:r>
      <w:r>
        <w:fldChar w:fldCharType="separate"/>
      </w:r>
      <w:r w:rsidR="002607DF">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2607DF">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2607DF">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6B9D07A4" w14:textId="65931079" w:rsidR="00F42CCC" w:rsidRDefault="00C46D31" w:rsidP="006804EA">
      <w:r>
        <w:t xml:space="preserve">To accomplish this, we implemented and evaluated two different network scoring metrics: network </w:t>
      </w:r>
      <w:r w:rsidRPr="00C06C24">
        <w:t>density</w:t>
      </w:r>
      <w:r>
        <w:t xml:space="preserve">, and network </w:t>
      </w:r>
      <w:r w:rsidRPr="00C06C24">
        <w:t>locality</w:t>
      </w:r>
      <w:r>
        <w:t xml:space="preserve"> (</w:t>
      </w:r>
      <w:r w:rsidR="00CE1A7A">
        <w:fldChar w:fldCharType="begin"/>
      </w:r>
      <w:r w:rsidR="00CE1A7A">
        <w:instrText xml:space="preserve"> REF _Ref447101528 \h </w:instrText>
      </w:r>
      <w:r w:rsidR="00CE1A7A">
        <w:fldChar w:fldCharType="separate"/>
      </w:r>
      <w:r w:rsidR="002607DF"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2607DF">
        <w:t>Eq.2</w:t>
      </w:r>
      <w:r w:rsidR="00CE1A7A">
        <w:fldChar w:fldCharType="end"/>
      </w:r>
      <w:r>
        <w:t xml:space="preserve">). Network </w:t>
      </w:r>
      <w:r w:rsidRPr="0088519F">
        <w:t>density</w:t>
      </w:r>
      <w:r>
        <w:t xml:space="preserve"> measures the</w:t>
      </w:r>
      <w:r w:rsidR="00B77B21">
        <w:t xml:space="preserve"> average interaction strength between all pairwise combinations of </w:t>
      </w:r>
      <w:r w:rsidR="00CA6BB2">
        <w:t>genes linked to GWAS peaks</w:t>
      </w:r>
      <w:r w:rsidR="00B77B21">
        <w:t xml:space="preserve">. </w:t>
      </w:r>
      <w:r w:rsidR="0000230A">
        <w:t>N</w:t>
      </w:r>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2607DF">
        <w:t>Materials and Methods</w:t>
      </w:r>
      <w:r w:rsidR="00B77B21">
        <w:fldChar w:fldCharType="end"/>
      </w:r>
      <w:r w:rsidR="00B77B21">
        <w:t xml:space="preserve"> for score details). </w:t>
      </w:r>
      <w:r w:rsidR="00DC139F">
        <w:t xml:space="preserve">For a given </w:t>
      </w:r>
      <w:r w:rsidR="00C17968">
        <w:t xml:space="preserve">input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w:t>
      </w:r>
      <w:r w:rsidR="00B77B21">
        <w:lastRenderedPageBreak/>
        <w:t>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distribution is used to derive a p-value for the observed network density and locality for all putative causal genes (</w:t>
      </w:r>
      <w:r w:rsidR="006575E3">
        <w:fldChar w:fldCharType="begin"/>
      </w:r>
      <w:r w:rsidR="006575E3">
        <w:instrText xml:space="preserve"> REF _Ref444765587 \h </w:instrText>
      </w:r>
      <w:r w:rsidR="006575E3">
        <w:fldChar w:fldCharType="separate"/>
      </w:r>
      <w:r w:rsidR="002607DF">
        <w:t>Fig. 1</w:t>
      </w:r>
      <w:r w:rsidR="006575E3">
        <w:fldChar w:fldCharType="end"/>
      </w:r>
      <w:r w:rsidR="00DC139F">
        <w:t>D).</w:t>
      </w:r>
      <w:r w:rsidR="004B02B7">
        <w:t xml:space="preserve"> </w:t>
      </w:r>
      <w:r w:rsidR="00894FFD">
        <w:t xml:space="preserve">The end result of this process is that for an 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663DD954" w14:textId="43474F5C" w:rsidR="00BD3E3E" w:rsidRDefault="00F87A75" w:rsidP="006804EA">
      <w:pPr>
        <w:pStyle w:val="Heading3"/>
      </w:pPr>
      <w:bookmarkStart w:id="31" w:name="_Ref444765587"/>
      <w:r>
        <w:t>Fig.</w:t>
      </w:r>
      <w:r w:rsidR="00BD3E3E">
        <w:t xml:space="preserve"> 1</w:t>
      </w:r>
      <w:bookmarkEnd w:id="31"/>
    </w:p>
    <w:p w14:paraId="6DC758C2" w14:textId="7AF54086" w:rsidR="00E7135D" w:rsidRDefault="00D42BE5" w:rsidP="006804EA">
      <w:pPr>
        <w:pStyle w:val="Heading3"/>
      </w:pPr>
      <w:r>
        <w:t>Schematic</w:t>
      </w:r>
      <w:r w:rsidR="00CE7F08">
        <w:t xml:space="preserve"> of the </w:t>
      </w:r>
      <w:r w:rsidR="00E7135D" w:rsidRPr="00E7135D">
        <w:t>Camoco integration framework</w:t>
      </w:r>
    </w:p>
    <w:p w14:paraId="13A5043D" w14:textId="74F9159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genic trait.  SNP-to-gene mapping windows i</w:t>
      </w:r>
      <w:r w:rsidR="00DB7A3F">
        <w:t>dentifies</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6D79B2C3" w14:textId="27EA8615" w:rsidR="008E4FEF" w:rsidRDefault="008E4FEF" w:rsidP="00D04EE5">
      <w:pPr>
        <w:pStyle w:val="Heading2"/>
      </w:pPr>
      <w:r w:rsidRPr="00C36685">
        <w:t>Generating co-expression networks from diverse transcriptional data</w:t>
      </w:r>
    </w:p>
    <w:p w14:paraId="65ED4C7D" w14:textId="02542E51"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functional relationships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w:t>
      </w:r>
      <w:r w:rsidR="00894FFD">
        <w:lastRenderedPageBreak/>
        <w:t xml:space="preserve">from different contexts capture different functional information </w:t>
      </w:r>
      <w:r w:rsidR="00456B2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456B26">
        <w:fldChar w:fldCharType="separate"/>
      </w:r>
      <w:r w:rsidR="00324E16" w:rsidRPr="00324E16">
        <w:rPr>
          <w:noProof/>
        </w:rPr>
        <w:t>(Robert J. Schaefer, Briskine, Springer &amp; Myers 2014)</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5E0212">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Schaefer et al. 2016)", "plainTextFormattedCitation" : "(Schaefer et al. 2016)", "previouslyFormattedCitation" : "(Schaefer et al. 2016)" }, "properties" : { "noteIndex" : 0 }, "schema" : "https://github.com/citation-style-language/schema/raw/master/csl-citation.json" }</w:instrText>
      </w:r>
      <w:r w:rsidR="007F4EAC">
        <w:fldChar w:fldCharType="separate"/>
      </w:r>
      <w:r w:rsidR="00780438" w:rsidRPr="00780438">
        <w:rPr>
          <w:noProof/>
        </w:rPr>
        <w:t>(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36158CD4" w14:textId="169356F1"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t>
      </w:r>
      <w:r w:rsidR="00097BC0" w:rsidRPr="00C06B71">
        <w:t xml:space="preserve">within </w:t>
      </w:r>
      <w:r w:rsidR="00C63949" w:rsidRPr="00C06B71">
        <w:t>the</w:t>
      </w:r>
      <w:r w:rsidR="00097BC0" w:rsidRPr="00C06B71">
        <w:t xml:space="preserve"> </w:t>
      </w:r>
      <w:r w:rsidR="00CB4B75" w:rsidRPr="00C06B71">
        <w:t xml:space="preserve">root, which </w:t>
      </w:r>
      <w:r w:rsidR="00CB4B75">
        <w:t>that 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p>
    <w:p w14:paraId="48013BC9" w14:textId="77777777" w:rsidR="002B1DB8" w:rsidRDefault="002B1DB8" w:rsidP="006804EA">
      <w:pPr>
        <w:pStyle w:val="Heading3"/>
      </w:pPr>
      <w:bookmarkStart w:id="32" w:name="_Ref458774860"/>
      <w:r>
        <w:t>Table 1</w:t>
      </w:r>
      <w:bookmarkEnd w:id="32"/>
    </w:p>
    <w:p w14:paraId="725F7558" w14:textId="77777777" w:rsidR="002B1DB8" w:rsidRDefault="002B1DB8" w:rsidP="006804EA">
      <w:pPr>
        <w:pStyle w:val="Heading4"/>
      </w:pPr>
      <w:r>
        <w:t>Significantly Co-expressed GO Terms</w:t>
      </w:r>
    </w:p>
    <w:p w14:paraId="7626C284" w14:textId="7D228123"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2607DF" w:rsidRPr="0045686C">
        <w:t>Eq.1</w:t>
      </w:r>
      <w:r>
        <w:fldChar w:fldCharType="end"/>
      </w:r>
      <w:r>
        <w:t>) and locality (</w:t>
      </w:r>
      <w:r w:rsidR="00F77E21">
        <w:fldChar w:fldCharType="begin"/>
      </w:r>
      <w:r w:rsidR="00F77E21">
        <w:instrText xml:space="preserve"> REF _Ref464049667 \h </w:instrText>
      </w:r>
      <w:r w:rsidR="00F77E21">
        <w:fldChar w:fldCharType="separate"/>
      </w:r>
      <w:r w:rsidR="002607DF">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1B6DD9DF" w14:textId="5A2A43B0"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2607DF">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321694">
        <w:t>Materials and Methods</w:t>
      </w:r>
      <w:r w:rsidR="00321694">
        <w:fldChar w:fldCharType="end"/>
      </w:r>
      <w:r w:rsidR="00321694">
        <w:t xml:space="preserve"> for specific det</w:t>
      </w:r>
      <w:r w:rsidR="00321694">
        <w:t>ails on building these networks</w:t>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2607DF">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810F353" w14:textId="07157D66"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2607DF">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2607DF">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w:t>
      </w:r>
      <w:r w:rsidR="00F91429">
        <w:t xml:space="preserve"> (p</w:t>
      </w:r>
      <w:r w:rsidR="00943733">
        <w:t xml:space="preserve"> </w:t>
      </w:r>
      <w:r w:rsidR="00F91429">
        <w:t>≤</w:t>
      </w:r>
      <w:r w:rsidR="00943733">
        <w:t xml:space="preserve"> </w:t>
      </w:r>
      <w:r w:rsidR="00F91429">
        <w:t>0.01)</w:t>
      </w:r>
      <w:r w:rsidR="008B7904">
        <w:t xml:space="preserve"> 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w:t>
      </w:r>
      <w:r w:rsidR="00004B2D">
        <w:lastRenderedPageBreak/>
        <w:t>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2607DF">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7C31">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2607DF">
        <w:t>Supp. Table 1</w:t>
      </w:r>
      <w:r w:rsidR="00452442">
        <w:fldChar w:fldCharType="end"/>
      </w:r>
      <w:r w:rsidR="00B41120">
        <w:t>)</w:t>
      </w:r>
      <w:r w:rsidR="003246AF">
        <w:t>.</w:t>
      </w:r>
      <w:r w:rsidR="006E1CA7">
        <w:t xml:space="preserve"> </w:t>
      </w:r>
    </w:p>
    <w:p w14:paraId="3E14C3C8" w14:textId="77777777" w:rsidR="00A1751F" w:rsidRDefault="00A1751F" w:rsidP="006804EA">
      <w:pPr>
        <w:pStyle w:val="Heading3"/>
      </w:pPr>
      <w:bookmarkStart w:id="33" w:name="_Ref458774880"/>
      <w:r>
        <w:t>Table 2</w:t>
      </w:r>
      <w:bookmarkEnd w:id="33"/>
    </w:p>
    <w:p w14:paraId="3DA7A2FA" w14:textId="77777777" w:rsidR="00A1751F" w:rsidRDefault="00A1751F" w:rsidP="006804EA">
      <w:pPr>
        <w:pStyle w:val="Heading4"/>
      </w:pPr>
      <w:r>
        <w:t>Gene co-expression network cluster assignments</w:t>
      </w:r>
    </w:p>
    <w:p w14:paraId="5AB0AFAD" w14:textId="63242A0F" w:rsidR="00A1751F" w:rsidRDefault="00A1751F" w:rsidP="006804EA">
      <w:pPr>
        <w:pStyle w:val="Subtitle"/>
      </w:pPr>
      <w:r>
        <w:t>Gene clusters were calculated by running MCL on the co-expression matrix. Cluster values designate network specific gene clusters and are not compared across networks.</w:t>
      </w:r>
    </w:p>
    <w:p w14:paraId="5693FDCB" w14:textId="5E7F785A"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2607DF">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2607DF">
        <w:t>Supp. Table 2</w:t>
      </w:r>
      <w:r w:rsidR="006B15E9">
        <w:fldChar w:fldCharType="end"/>
      </w:r>
      <w:r w:rsidR="006B15E9">
        <w:t xml:space="preserve"> for full data</w:t>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2607DF">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D48FF70"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5E7D6D8E" w14:textId="2E328E57"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604DCB8D" w14:textId="17C2000A"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2607DF">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2607DF">
        <w:t>Fig 2</w:t>
      </w:r>
      <w:r w:rsidR="008D33AC">
        <w:fldChar w:fldCharType="end"/>
      </w:r>
      <w:r w:rsidR="008D33AC">
        <w:t xml:space="preserve"> </w:t>
      </w:r>
      <w:r w:rsidR="00493EDC">
        <w:t>inset).</w:t>
      </w:r>
    </w:p>
    <w:p w14:paraId="2386BF3C" w14:textId="236146A8" w:rsidR="00760BC6" w:rsidRDefault="00760BC6" w:rsidP="006F5995">
      <w:pPr>
        <w:pStyle w:val="Heading3"/>
      </w:pPr>
      <w:bookmarkStart w:id="34" w:name="_Ref487124030"/>
      <w:r>
        <w:lastRenderedPageBreak/>
        <w:t>Fig 2</w:t>
      </w:r>
      <w:bookmarkEnd w:id="34"/>
    </w:p>
    <w:p w14:paraId="03632091" w14:textId="77777777" w:rsidR="00760BC6" w:rsidRDefault="00760BC6" w:rsidP="006804EA">
      <w:pPr>
        <w:pStyle w:val="Heading4"/>
      </w:pPr>
      <w:r>
        <w:t>Cis vs Trans Co-Expression Network Interactions</w:t>
      </w:r>
    </w:p>
    <w:p w14:paraId="0CE4FDE5" w14:textId="090FB98E"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p>
    <w:p w14:paraId="2CD25F62" w14:textId="77F6603C"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2607DF">
        <w:t>Materials and Methods</w:t>
      </w:r>
      <w:r w:rsidR="008C083D">
        <w:fldChar w:fldCharType="end"/>
      </w:r>
      <w:r>
        <w:t>).</w:t>
      </w:r>
    </w:p>
    <w:p w14:paraId="0A6D6EE0" w14:textId="77777777" w:rsidR="00F32D68" w:rsidRDefault="00F32D68" w:rsidP="00D04EE5">
      <w:pPr>
        <w:pStyle w:val="Heading2"/>
      </w:pPr>
      <w:r>
        <w:t>Evaluation of the Camoco framework</w:t>
      </w:r>
    </w:p>
    <w:p w14:paraId="3FC8EA9E" w14:textId="287C52E6"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2607DF">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751A98C4" w14:textId="2C0305D6"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2607DF">
        <w:t>Eq. 6</w:t>
      </w:r>
      <w:r w:rsidR="005364E4">
        <w:fldChar w:fldCharType="end"/>
      </w:r>
      <w:r w:rsidR="00126FBB">
        <w:t>)</w:t>
      </w:r>
      <w:r w:rsidR="00066CFC">
        <w:t>.</w:t>
      </w:r>
    </w:p>
    <w:p w14:paraId="1B50666C" w14:textId="2C4FF946"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2607DF">
        <w:t>Eq. 7</w:t>
      </w:r>
      <w:r w:rsidR="005364E4">
        <w:fldChar w:fldCharType="end"/>
      </w:r>
      <w:r w:rsidR="00126FBB">
        <w:t>)</w:t>
      </w:r>
      <w:r>
        <w:t>.</w:t>
      </w:r>
    </w:p>
    <w:p w14:paraId="724A9FAC" w14:textId="6B947174"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w:t>
      </w:r>
      <w:r w:rsidR="00D149DC">
        <w:lastRenderedPageBreak/>
        <w:t>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56806BE1" w14:textId="30E789F4" w:rsidR="008D7F45" w:rsidRDefault="00D149DC" w:rsidP="006804EA">
      <w:r>
        <w:t xml:space="preserve">To evaluate the </w:t>
      </w:r>
      <w:r w:rsidR="00B67DB0">
        <w:t xml:space="preserve">expected </w:t>
      </w:r>
      <w:r>
        <w:t xml:space="preserve">performance of our Camoco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2607DF">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t>(i.e. to simulate missing candidates</w:t>
      </w:r>
      <w:r w:rsidR="00E275FC">
        <w:t xml:space="preserve"> but conserve</w:t>
      </w:r>
      <w:r w:rsidR="00D246F5">
        <w:t xml:space="preserve"> term size</w:t>
      </w:r>
      <w:r>
        <w:t>) or adding functionally unrelated genes</w:t>
      </w:r>
      <w:r w:rsidR="002B2214">
        <w:t xml:space="preserve"> using SNP-to-gene mapping</w:t>
      </w:r>
      <w:r>
        <w:t xml:space="preserve">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14:paraId="6BD6460C" w14:textId="53B6C795" w:rsidR="008259D0" w:rsidRDefault="008259D0" w:rsidP="006804EA">
      <w:pPr>
        <w:pStyle w:val="Heading3"/>
      </w:pPr>
      <w:bookmarkStart w:id="35" w:name="_Ref456807908"/>
      <w:bookmarkStart w:id="36" w:name="_Ref458794783"/>
      <w:r>
        <w:t>Fig 3</w:t>
      </w:r>
      <w:bookmarkEnd w:id="35"/>
      <w:bookmarkEnd w:id="36"/>
    </w:p>
    <w:p w14:paraId="51EB1C89" w14:textId="3ADFD088" w:rsidR="008259D0" w:rsidRDefault="00AB785E" w:rsidP="006804EA">
      <w:pPr>
        <w:pStyle w:val="Heading4"/>
      </w:pPr>
      <w:r>
        <w:t>Simulating GWAS-network overlap</w:t>
      </w:r>
      <w:r w:rsidR="008259D0">
        <w:t xml:space="preserve"> using Gene Ontology Terms</w:t>
      </w:r>
    </w:p>
    <w:p w14:paraId="15CAF61F" w14:textId="25CA1A42"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6EF904FB" w14:textId="5E74595E" w:rsidR="000C4883" w:rsidRDefault="002B68E1" w:rsidP="006804EA">
      <w:pPr>
        <w:pStyle w:val="Heading3"/>
      </w:pPr>
      <w:r>
        <w:t>Simulated GWAS datasets s</w:t>
      </w:r>
      <w:r w:rsidR="00AA6D61">
        <w:t>how robust co-expression s</w:t>
      </w:r>
      <w:r w:rsidR="00F43151">
        <w:t>ignal to MCR</w:t>
      </w:r>
      <w:r w:rsidR="001A50B4">
        <w:t xml:space="preserve"> and FCR</w:t>
      </w:r>
    </w:p>
    <w:p w14:paraId="12F47C8A" w14:textId="43D1C4D9"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2607DF">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2607DF">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2607DF">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485A7B2C" w14:textId="77777777" w:rsidR="009838D1" w:rsidRDefault="009838D1" w:rsidP="006804EA">
      <w:pPr>
        <w:pStyle w:val="Heading3"/>
      </w:pPr>
      <w:bookmarkStart w:id="37" w:name="_Ref458700744"/>
      <w:r>
        <w:t>Fig. 4</w:t>
      </w:r>
      <w:bookmarkEnd w:id="37"/>
    </w:p>
    <w:p w14:paraId="523413EF" w14:textId="77777777" w:rsidR="009838D1" w:rsidRDefault="009838D1" w:rsidP="006804EA">
      <w:pPr>
        <w:pStyle w:val="Heading4"/>
      </w:pPr>
      <w:r>
        <w:t>Strength of co-expression among GO Terms at varying levels of MCR</w:t>
      </w:r>
    </w:p>
    <w:p w14:paraId="42174D12" w14:textId="52EE0413"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 xml:space="preserve">000 random networks of the same size. Co-expression density and locality were then compared again (n=1000) with varying missing candidate </w:t>
      </w:r>
      <w:r>
        <w:lastRenderedPageBreak/>
        <w:t>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331E86AC" w14:textId="253D4069"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 xml:space="preserve">terms </w:t>
      </w:r>
      <w:commentRangeStart w:id="38"/>
      <w:commentRangeStart w:id="39"/>
      <w:r w:rsidR="005B0B49">
        <w:t>decrease</w:t>
      </w:r>
      <w:r w:rsidR="0083582C">
        <w:t>d</w:t>
      </w:r>
      <w:r w:rsidR="005B0B49">
        <w:t xml:space="preserve"> </w:t>
      </w:r>
      <w:commentRangeEnd w:id="38"/>
      <w:r w:rsidR="00E32678">
        <w:rPr>
          <w:rStyle w:val="CommentReference"/>
        </w:rPr>
        <w:commentReference w:id="38"/>
      </w:r>
      <w:commentRangeEnd w:id="39"/>
      <w:r w:rsidR="00077946">
        <w:rPr>
          <w:rStyle w:val="CommentReference"/>
        </w:rPr>
        <w:commentReference w:id="39"/>
      </w:r>
      <w:r w:rsidR="005B0B49">
        <w:t xml:space="preserve">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2607DF">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52EAEBCB" w14:textId="7175B6F7"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w:t>
      </w:r>
      <w:commentRangeStart w:id="40"/>
      <w:commentRangeStart w:id="41"/>
      <w:r w:rsidR="00E255EC">
        <w:t xml:space="preserve">split by </w:t>
      </w:r>
      <w:r w:rsidR="005216D0">
        <w:t>the number of genes within the term</w:t>
      </w:r>
      <w:r w:rsidR="00E255EC">
        <w:t xml:space="preserve"> </w:t>
      </w:r>
      <w:commentRangeEnd w:id="40"/>
      <w:r w:rsidR="00CB4064">
        <w:rPr>
          <w:rStyle w:val="CommentReference"/>
        </w:rPr>
        <w:commentReference w:id="40"/>
      </w:r>
      <w:commentRangeEnd w:id="41"/>
      <w:r w:rsidR="009A2AEB">
        <w:rPr>
          <w:rStyle w:val="CommentReference"/>
        </w:rPr>
        <w:commentReference w:id="41"/>
      </w:r>
      <w:r w:rsidR="00E255EC">
        <w:t xml:space="preserve">(See </w:t>
      </w:r>
      <w:r w:rsidR="00E255EC">
        <w:fldChar w:fldCharType="begin"/>
      </w:r>
      <w:r w:rsidR="00E255EC">
        <w:instrText xml:space="preserve"> REF _Ref447187909 \h </w:instrText>
      </w:r>
      <w:r w:rsidR="00BD6B47">
        <w:instrText xml:space="preserve"> \* MERGEFORMAT </w:instrText>
      </w:r>
      <w:r w:rsidR="00E255EC">
        <w:fldChar w:fldCharType="separate"/>
      </w:r>
      <w:r w:rsidR="002607DF">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F66498E" w14:textId="0489E9D2"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2607DF">
        <w:t>Supp. Table 3</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2607DF">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2607DF">
        <w:t>Fig. 5</w:t>
      </w:r>
      <w:r w:rsidR="00A95AC6">
        <w:fldChar w:fldCharType="end"/>
      </w:r>
      <w:r w:rsidR="00675CBA">
        <w:t>)</w:t>
      </w:r>
      <w:r w:rsidR="00F30EC0">
        <w:t>.</w:t>
      </w:r>
    </w:p>
    <w:p w14:paraId="5220A527" w14:textId="77777777" w:rsidR="009838D1" w:rsidRDefault="009838D1" w:rsidP="006804EA">
      <w:pPr>
        <w:pStyle w:val="Heading3"/>
      </w:pPr>
      <w:bookmarkStart w:id="42" w:name="_Ref458721156"/>
      <w:bookmarkStart w:id="43" w:name="_Ref447197618"/>
      <w:r>
        <w:t>Fig. 5</w:t>
      </w:r>
      <w:bookmarkEnd w:id="42"/>
      <w:bookmarkEnd w:id="43"/>
    </w:p>
    <w:p w14:paraId="496C9778" w14:textId="17D13EA4" w:rsidR="009838D1" w:rsidRDefault="009838D1" w:rsidP="006804EA">
      <w:pPr>
        <w:pStyle w:val="Heading4"/>
      </w:pPr>
      <w:r>
        <w:t xml:space="preserve">Simulated GWAS: </w:t>
      </w:r>
      <w:r w:rsidR="00D04EE5">
        <w:t>SNP-to-gene</w:t>
      </w:r>
      <w:r>
        <w:t xml:space="preserve"> Mapping Density Signal Robustness</w:t>
      </w:r>
    </w:p>
    <w:p w14:paraId="26F27B06" w14:textId="6ABFDAC2"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404DCDC" w14:textId="62453D2C"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2607DF">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2607DF">
        <w:t>Fig. 5</w:t>
      </w:r>
      <w:r w:rsidR="009C435E">
        <w:fldChar w:fldCharType="end"/>
      </w:r>
      <w:r w:rsidR="009C435E">
        <w:t xml:space="preserve"> bottom</w:t>
      </w:r>
      <w:r w:rsidR="0085320B" w:rsidRPr="009C435E">
        <w:t>)</w:t>
      </w:r>
      <w:r>
        <w:t>.</w:t>
      </w:r>
    </w:p>
    <w:p w14:paraId="080DBB4D" w14:textId="514370EA"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2607DF">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2607DF">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s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40B2B8F1" w14:textId="2000040A"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w:t>
      </w:r>
      <w:bookmarkStart w:id="44" w:name="_GoBack"/>
      <w:bookmarkEnd w:id="44"/>
      <w:r w:rsidR="007E3561">
        <w:t>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2607DF">
        <w:t>Supp. Fig. 5</w:t>
      </w:r>
      <w:r w:rsidR="00571A97">
        <w:fldChar w:fldCharType="end"/>
      </w:r>
      <w:r w:rsidR="00571A97" w:rsidRPr="00E255EC">
        <w:rPr>
          <w:b/>
        </w:rPr>
        <w:t>B-C</w:t>
      </w:r>
      <w:r w:rsidR="00571A97">
        <w:t>), which did not differentiate the rate at which co-expression signal decayed.</w:t>
      </w:r>
    </w:p>
    <w:p w14:paraId="3BA7A828" w14:textId="6C62A807" w:rsidR="0047593C" w:rsidRPr="0047593C" w:rsidRDefault="0047593C" w:rsidP="006804EA">
      <w:pPr>
        <w:rPr>
          <w:b/>
        </w:rPr>
      </w:pPr>
      <w:r w:rsidRPr="0047593C">
        <w:rPr>
          <w:b/>
        </w:rPr>
        <w:t>HERE</w:t>
      </w:r>
    </w:p>
    <w:p w14:paraId="0B69AAC8" w14:textId="57BDAD56"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w:t>
      </w:r>
      <w:r w:rsidR="00214359">
        <w:t xml:space="preserve"> </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 candidates can be detected using co-expression networks as a functional filter for</w:t>
      </w:r>
      <w:r w:rsidR="00E11E23">
        <w:t xml:space="preserve"> candidate gene identification.  </w:t>
      </w:r>
    </w:p>
    <w:p w14:paraId="181F57C9" w14:textId="06B23670" w:rsidR="008B6200" w:rsidRDefault="008B6200" w:rsidP="006804EA">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roach (See</w:t>
      </w:r>
      <w:r w:rsidR="00160EDF">
        <w:fldChar w:fldCharType="begin"/>
      </w:r>
      <w:r w:rsidR="00160EDF">
        <w:instrText xml:space="preserve"> REF _Ref469995568 \h </w:instrText>
      </w:r>
      <w:r w:rsidR="00160EDF">
        <w:fldChar w:fldCharType="separate"/>
      </w:r>
      <w:r w:rsidR="00AA0170">
        <w:t xml:space="preserve"> </w:t>
      </w:r>
      <w:r w:rsidR="002607DF">
        <w:t>Discussion</w:t>
      </w:r>
      <w:r w:rsidR="00160EDF">
        <w:fldChar w:fldCharType="end"/>
      </w:r>
      <w:r w:rsidR="00160EDF">
        <w:t xml:space="preserve"> for more </w:t>
      </w:r>
      <w:r w:rsidR="009853C9">
        <w:t>detail</w:t>
      </w:r>
      <w:r w:rsidR="00160EDF">
        <w:t>).</w:t>
      </w:r>
    </w:p>
    <w:p w14:paraId="6777CE58" w14:textId="7481D7E8" w:rsidR="00BD352F" w:rsidRPr="00BD352F" w:rsidRDefault="00F57963" w:rsidP="00826BBB">
      <w:r>
        <w:t>In the context of maize, s</w:t>
      </w:r>
      <w:r w:rsidR="0085320B">
        <w:t>imulations</w:t>
      </w:r>
      <w:r w:rsidR="008B6200">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05160AE8" w14:textId="05CE09F0" w:rsidR="00BD352F" w:rsidRPr="00BD352F" w:rsidRDefault="00BD352F" w:rsidP="001B23B4">
      <w:pPr>
        <w:pStyle w:val="Heading2"/>
      </w:pPr>
      <w:r>
        <w:t>Application of Camoco to prioritize causal genes driving</w:t>
      </w:r>
      <w:r w:rsidR="00F21116" w:rsidRPr="00D04EE5">
        <w:t xml:space="preserve"> elemental accumulation in maize</w:t>
      </w:r>
      <w:r w:rsidR="00843273" w:rsidRPr="00D04EE5">
        <w:t xml:space="preserve"> grain</w:t>
      </w:r>
    </w:p>
    <w:p w14:paraId="4D773D7E" w14:textId="641052BD"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5E0212">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Baxter &amp; Dilkes 2012)", "plainTextFormattedCitation" : "(Baxter &amp; Dilkes 2012)", "previouslyFormattedCitation" : "(Baxter &amp; Dilkes 2012)" }, "properties" : { "noteIndex" : 0 }, "schema" : "https://github.com/citation-style-language/schema/raw/master/csl-citation.json" }</w:instrText>
      </w:r>
      <w:r w:rsidR="00075B59">
        <w:fldChar w:fldCharType="separate"/>
      </w:r>
      <w:r w:rsidR="00780438" w:rsidRPr="00780438">
        <w:rPr>
          <w:noProof/>
        </w:rPr>
        <w:t>(Baxter &amp;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F404DE">
        <w:t xml:space="preserve"> 20</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 (</w:t>
      </w:r>
      <w:r w:rsidR="00F404DE" w:rsidRPr="00AB2A9F">
        <w:rPr>
          <w:highlight w:val="cyan"/>
        </w:rPr>
        <w:t>Cite Ziegler et al. Preprint</w:t>
      </w:r>
      <w:r w:rsidR="00F404DE">
        <w:t>)</w:t>
      </w:r>
      <w:r w:rsidR="006C0B6F">
        <w:t xml:space="preserve"> were processed</w:t>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1C8C86E4" w14:textId="77777777" w:rsidR="00904EF0" w:rsidRDefault="00904EF0" w:rsidP="006804EA">
      <w:pPr>
        <w:pStyle w:val="Heading3"/>
      </w:pPr>
      <w:bookmarkStart w:id="45" w:name="_Ref458956303"/>
      <w:r>
        <w:t>Table 3</w:t>
      </w:r>
      <w:bookmarkEnd w:id="45"/>
    </w:p>
    <w:p w14:paraId="561F9059" w14:textId="77777777" w:rsidR="00904EF0" w:rsidRDefault="00904EF0" w:rsidP="006804EA">
      <w:pPr>
        <w:pStyle w:val="Heading4"/>
      </w:pPr>
      <w:r>
        <w:t>Maize grain ionome SNP-to-gene mapping results</w:t>
      </w:r>
    </w:p>
    <w:p w14:paraId="06D460A6" w14:textId="13F19707"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14:paraId="7217B4C6" w14:textId="503C64E4"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2607DF">
        <w:t>Table 3</w:t>
      </w:r>
      <w:r>
        <w:fldChar w:fldCharType="end"/>
      </w:r>
      <w:r>
        <w:t xml:space="preserve">; see </w:t>
      </w:r>
      <w:r>
        <w:fldChar w:fldCharType="begin"/>
      </w:r>
      <w:r>
        <w:instrText xml:space="preserve"> REF _Ref463088833 \h </w:instrText>
      </w:r>
      <w:r>
        <w:fldChar w:fldCharType="separate"/>
      </w:r>
      <w:r w:rsidR="002607DF">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2607DF">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2607DF">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99736B">
        <w:t>.</w:t>
      </w:r>
    </w:p>
    <w:p w14:paraId="3D35A289" w14:textId="05B552ED" w:rsidR="00E203B0" w:rsidRDefault="00E203B0" w:rsidP="00E203B0">
      <w:pPr>
        <w:pStyle w:val="Heading3"/>
      </w:pPr>
      <w:r>
        <w:t>Camoco identifies high priority candidate causal genes under ionomic GWAS loci</w:t>
      </w:r>
    </w:p>
    <w:p w14:paraId="0E9E3D7C" w14:textId="458981D6" w:rsidR="00F11BB0" w:rsidRDefault="00F11BB0" w:rsidP="00F11BB0">
      <w:commentRangeStart w:id="46"/>
      <w:commentRangeStart w:id="47"/>
      <w:r>
        <w:t>Given</w:t>
      </w:r>
      <w:commentRangeEnd w:id="46"/>
      <w:r w:rsidR="00AA0B20">
        <w:rPr>
          <w:rStyle w:val="CommentReference"/>
        </w:rPr>
        <w:commentReference w:id="46"/>
      </w:r>
      <w:commentRangeEnd w:id="47"/>
      <w:r w:rsidR="00EF69B3">
        <w:rPr>
          <w:rStyle w:val="CommentReference"/>
        </w:rPr>
        <w:commentReference w:id="47"/>
      </w:r>
      <w:r>
        <w:t xml:space="preserve">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 xml:space="preserve">and two co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2607DF">
        <w:t>Fig. 1</w:t>
      </w:r>
      <w:r w:rsidR="00EA0387">
        <w:fldChar w:fldCharType="end"/>
      </w:r>
      <w:r w:rsidR="00EA0387">
        <w:t>C)</w:t>
      </w:r>
      <w:r w:rsidRPr="00D52DF9">
        <w:t>.</w:t>
      </w:r>
      <w:r>
        <w:t xml:space="preserve"> For each network-trait combination, Camoco reported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2607DF">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at least 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2607DF">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2607DF">
        <w:t>Materials and Methods</w:t>
      </w:r>
      <w:r w:rsidR="001D7079">
        <w:fldChar w:fldCharType="end"/>
      </w:r>
      <w:r>
        <w:t>).</w:t>
      </w:r>
    </w:p>
    <w:p w14:paraId="67A9715F" w14:textId="4E397E4A" w:rsidR="00F11BB0" w:rsidRDefault="002172E7" w:rsidP="00F11BB0">
      <w:r>
        <w:t>By these criteria</w:t>
      </w:r>
      <w:r w:rsidR="00F11BB0">
        <w:t xml:space="preserve"> we found strong evidence of co-expression among genes linked to GWAS peaks across the ionomic traits</w:t>
      </w:r>
      <w:r w:rsidR="00B905EF">
        <w:t xml:space="preserve"> (</w:t>
      </w:r>
      <w:r w:rsidR="00B905EF">
        <w:fldChar w:fldCharType="begin"/>
      </w:r>
      <w:r w:rsidR="00B905EF">
        <w:instrText xml:space="preserve"> REF _Ref485996339 \h </w:instrText>
      </w:r>
      <w:r w:rsidR="00B905EF">
        <w:fldChar w:fldCharType="separate"/>
      </w:r>
      <w:r w:rsidR="002607DF">
        <w:t>Table 4</w:t>
      </w:r>
      <w:r w:rsidR="00B905EF">
        <w:fldChar w:fldCharType="end"/>
      </w:r>
      <w:r w:rsidR="00B905EF">
        <w:t>)</w:t>
      </w:r>
      <w:r w:rsidR="00F11BB0">
        <w:t xml:space="preserve">. For example, </w:t>
      </w:r>
      <w:commentRangeStart w:id="48"/>
      <w:r w:rsidR="00F11BB0">
        <w:t xml:space="preserve">for </w:t>
      </w:r>
      <w:r w:rsidR="00076C1C" w:rsidRPr="00A824EE">
        <w:t>c</w:t>
      </w:r>
      <w:r w:rsidR="006E4ADE" w:rsidRPr="00A824EE">
        <w:t>admium</w:t>
      </w:r>
      <w:commentRangeEnd w:id="48"/>
      <w:r w:rsidR="00AE1EDD">
        <w:rPr>
          <w:rStyle w:val="CommentReference"/>
        </w:rPr>
        <w:commentReference w:id="48"/>
      </w:r>
      <w:r w:rsidR="00F11BB0">
        <w:t>,</w:t>
      </w:r>
      <w:r w:rsidR="00076C1C">
        <w:t xml:space="preserve"> </w:t>
      </w:r>
      <w:r>
        <w:t xml:space="preserve">the genes linked to </w:t>
      </w:r>
      <w:r w:rsidR="00076C1C">
        <w:t xml:space="preserve">630 </w:t>
      </w:r>
      <w:commentRangeStart w:id="49"/>
      <w:r w:rsidR="00076C1C">
        <w:t>SNPs</w:t>
      </w:r>
      <w:commentRangeEnd w:id="49"/>
      <w:r w:rsidR="00AE1EDD">
        <w:rPr>
          <w:rStyle w:val="CommentReference"/>
        </w:rPr>
        <w:commentReference w:id="49"/>
      </w:r>
      <w:r w:rsidR="00076C1C">
        <w:t xml:space="preserve"> </w:t>
      </w:r>
      <w:r>
        <w:t xml:space="preserve">with statistically significant associations in the GWAS </w:t>
      </w:r>
      <w:r w:rsidR="00076C1C">
        <w:t>were analyzed</w:t>
      </w:r>
      <w:r w:rsidR="00F11BB0">
        <w:t xml:space="preserve"> using the </w:t>
      </w:r>
      <w:r w:rsidR="00B21ACB">
        <w:t>ZmRoot network</w:t>
      </w:r>
      <w:r w:rsidR="00076C1C">
        <w:t>.</w:t>
      </w:r>
      <w:r w:rsidR="00F11BB0">
        <w:t xml:space="preserve"> </w:t>
      </w:r>
      <w:r w:rsidR="00076C1C">
        <w:t>Camoco</w:t>
      </w:r>
      <w:r w:rsidR="00F11BB0">
        <w:t xml:space="preserve"> reported </w:t>
      </w:r>
      <w:r w:rsidR="00F726CD">
        <w:t>209</w:t>
      </w:r>
      <w:r w:rsidR="00F11BB0">
        <w:t xml:space="preserve"> </w:t>
      </w:r>
      <w:r w:rsidR="00C917F5">
        <w:t xml:space="preserve">HPO </w:t>
      </w:r>
      <w:r w:rsidR="00F11BB0">
        <w:t xml:space="preserve">genes at FDR &lt; 30% based on strong co-expression relationships with genes linked to other loci associated with </w:t>
      </w:r>
      <w:r w:rsidR="00A86D70" w:rsidRPr="00A824EE">
        <w:t>cadmium</w:t>
      </w:r>
      <w:r w:rsidR="00F11BB0">
        <w:t>. The number of</w:t>
      </w:r>
      <w:del w:id="50" w:author="Microsoft Office User" w:date="2017-07-31T14:48:00Z">
        <w:r w:rsidR="00F11BB0" w:rsidDel="00487B47">
          <w:delText xml:space="preserve"> </w:delText>
        </w:r>
        <w:commentRangeStart w:id="51"/>
        <w:r w:rsidR="00F11BB0" w:rsidDel="00487B47">
          <w:delText>candidate causal</w:delText>
        </w:r>
      </w:del>
      <w:r w:rsidR="00F11BB0">
        <w:t xml:space="preserve"> genes </w:t>
      </w:r>
      <w:commentRangeEnd w:id="51"/>
      <w:r>
        <w:rPr>
          <w:rStyle w:val="CommentReference"/>
        </w:rPr>
        <w:commentReference w:id="51"/>
      </w:r>
      <w:r w:rsidR="00F11BB0">
        <w:t>discovered varied significantly across the ionomic traits we examined. For example, when using the root co-expression network, high-confidence candidates</w:t>
      </w:r>
      <w:r w:rsidR="00C76D1F">
        <w:t xml:space="preserve"> were discovered</w:t>
      </w:r>
      <w:r w:rsidR="00F11BB0">
        <w:t xml:space="preserve"> for </w:t>
      </w:r>
      <w:commentRangeStart w:id="52"/>
      <w:r w:rsidR="00F11BB0">
        <w:t xml:space="preserve">15 of 17 different elements we examined (Al, As, B, Ca, Cd, Cu, Fe, K, Mg, Mn, Mo, P, Se, Sr, Zn), but the total number of candidate causal genes varied from 1 to 126 HPO genes, </w:t>
      </w:r>
      <w:commentRangeEnd w:id="52"/>
      <w:r w:rsidR="00D73E92">
        <w:rPr>
          <w:rStyle w:val="CommentReference"/>
        </w:rPr>
        <w:commentReference w:id="52"/>
      </w:r>
      <w:r w:rsidR="00F11BB0">
        <w:t xml:space="preserve">with Camoco reporting only 1 for </w:t>
      </w:r>
      <w:r w:rsidR="0085253C">
        <w:t>Mg and Mo</w:t>
      </w:r>
      <w:r w:rsidR="00F11BB0">
        <w:t xml:space="preserve"> and </w:t>
      </w:r>
      <w:commentRangeStart w:id="53"/>
      <w:r w:rsidR="00F11BB0">
        <w:t xml:space="preserve">126 </w:t>
      </w:r>
      <w:commentRangeEnd w:id="53"/>
      <w:r>
        <w:rPr>
          <w:rStyle w:val="CommentReference"/>
        </w:rPr>
        <w:commentReference w:id="53"/>
      </w:r>
      <w:r w:rsidR="00F11BB0">
        <w:t xml:space="preserve">for </w:t>
      </w:r>
      <w:r w:rsidR="0085253C">
        <w:t>Cadmium</w:t>
      </w:r>
      <w:r w:rsidR="00F11BB0">
        <w:t xml:space="preserve">. </w:t>
      </w:r>
      <w:commentRangeStart w:id="54"/>
      <w:r w:rsidR="00F11BB0">
        <w:t xml:space="preserve">This likely reflects </w:t>
      </w:r>
      <w:commentRangeEnd w:id="54"/>
      <w:r w:rsidR="00AE1EDD">
        <w:rPr>
          <w:rStyle w:val="CommentReference"/>
        </w:rPr>
        <w:commentReference w:id="54"/>
      </w:r>
      <w:r w:rsidR="00F11BB0">
        <w:t xml:space="preserve">variability in the functional coherence of the genes that </w:t>
      </w:r>
      <w:r w:rsidR="00A962D7">
        <w:t>are associated with each trait.</w:t>
      </w:r>
    </w:p>
    <w:p w14:paraId="2449B0EC" w14:textId="77777777" w:rsidR="00CC20EE" w:rsidRDefault="00CC20EE" w:rsidP="00CC20EE">
      <w:pPr>
        <w:pStyle w:val="Heading3"/>
      </w:pPr>
      <w:bookmarkStart w:id="55" w:name="_Ref489428564"/>
      <w:r>
        <w:t>Fig. 6</w:t>
      </w:r>
      <w:bookmarkEnd w:id="55"/>
    </w:p>
    <w:p w14:paraId="3A1517FD" w14:textId="77777777" w:rsidR="00CC20EE" w:rsidRDefault="00CC20EE" w:rsidP="00CC20EE">
      <w:pPr>
        <w:pStyle w:val="Heading4"/>
      </w:pPr>
      <w:r>
        <w:t>Number of intervening genes between HPO gene and GWAS locus</w:t>
      </w:r>
    </w:p>
    <w:p w14:paraId="0C600BCB" w14:textId="56461EF9" w:rsidR="00CC20EE" w:rsidRDefault="00CC20EE" w:rsidP="00CC20EE">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575925FB" w14:textId="3D50F56C" w:rsidR="00CC20EE" w:rsidRDefault="00CC20EE" w:rsidP="00F11BB0">
      <w:r>
        <w:t xml:space="preserve">HPO genes discovered by Camoco were often non-adjacent to GWAS effective loci, either having genes intervening the HPO candidate and the effective locus or positional candidates that were closer either upstream or downstream of the GWAS locus (See schematic in </w:t>
      </w:r>
      <w:r>
        <w:fldChar w:fldCharType="begin"/>
      </w:r>
      <w:r>
        <w:instrText xml:space="preserve"> REF _Ref444765587 \h </w:instrText>
      </w:r>
      <w:r>
        <w:fldChar w:fldCharType="separate"/>
      </w:r>
      <w:r w:rsidR="002607DF">
        <w:t>Fig. 1</w:t>
      </w:r>
      <w:r>
        <w:fldChar w:fldCharType="end"/>
      </w:r>
      <w:r w:rsidRPr="00E93C4E">
        <w:rPr>
          <w:b/>
        </w:rPr>
        <w:t>C</w:t>
      </w:r>
      <w:r>
        <w:t>).</w:t>
      </w:r>
      <w:r w:rsidR="002607DF">
        <w:t xml:space="preserve"> Of the 610 HPO genes, 297</w:t>
      </w:r>
      <w:r>
        <w:t xml:space="preserve"> had zero intervening genes (</w:t>
      </w:r>
      <w:r w:rsidR="00807680">
        <w:fldChar w:fldCharType="begin"/>
      </w:r>
      <w:r w:rsidR="00807680">
        <w:instrText xml:space="preserve"> REF _Ref489428564 \h </w:instrText>
      </w:r>
      <w:r w:rsidR="00807680">
        <w:fldChar w:fldCharType="separate"/>
      </w:r>
      <w:r w:rsidR="00807680">
        <w:t>Fig. 6</w:t>
      </w:r>
      <w:r w:rsidR="00807680">
        <w:fldChar w:fldCharType="end"/>
      </w:r>
      <w:r w:rsidRPr="00807680">
        <w:rPr>
          <w:b/>
        </w:rPr>
        <w:t>A</w:t>
      </w:r>
      <w:r>
        <w:t xml:space="preserve">). </w:t>
      </w:r>
      <w:r w:rsidR="007F46C6">
        <w:t>The remaining 313</w:t>
      </w:r>
      <w:r>
        <w:t xml:space="preserve"> HPO genes</w:t>
      </w:r>
      <w:r w:rsidR="007F46C6">
        <w:t xml:space="preserve"> had between 1 and 54</w:t>
      </w:r>
      <w:r>
        <w:t xml:space="preserve"> intervening genes though the majority </w:t>
      </w:r>
      <w:r w:rsidR="007F46C6">
        <w:t>(292</w:t>
      </w:r>
      <w:r>
        <w:t xml:space="preserve"> HPO genes) had 10 or fewer intervening genes. Similar results were observed when considering candidate genes absolute distance to the effective locus (</w:t>
      </w:r>
      <w:r w:rsidR="00807680">
        <w:fldChar w:fldCharType="begin"/>
      </w:r>
      <w:r w:rsidR="00807680">
        <w:instrText xml:space="preserve"> REF _Ref489428564 \h </w:instrText>
      </w:r>
      <w:r w:rsidR="00807680">
        <w:fldChar w:fldCharType="separate"/>
      </w:r>
      <w:r w:rsidR="00807680">
        <w:t>Fig. 6</w:t>
      </w:r>
      <w:r w:rsidR="00807680">
        <w:fldChar w:fldCharType="end"/>
      </w:r>
      <w:r w:rsidRPr="00807680">
        <w:rPr>
          <w:b/>
        </w:rPr>
        <w:t>B</w:t>
      </w:r>
      <w:r>
        <w:t xml:space="preserve">). Other studies of trait associated SNPs find markers that lie outside of genic regions, using Camoco, candidate genes can be prioritized based on patterns of co-expression rather than biasing towards any previous annotation. See </w:t>
      </w:r>
      <w:r>
        <w:fldChar w:fldCharType="begin"/>
      </w:r>
      <w:r>
        <w:instrText xml:space="preserve"> REF _Ref487125611 \h </w:instrText>
      </w:r>
      <w:r>
        <w:fldChar w:fldCharType="separate"/>
      </w:r>
      <w:r w:rsidR="002607DF">
        <w:t>Discussion</w:t>
      </w:r>
      <w:r>
        <w:fldChar w:fldCharType="end"/>
      </w:r>
      <w:r>
        <w:t xml:space="preserve"> section for more details.</w:t>
      </w:r>
    </w:p>
    <w:p w14:paraId="15B59679" w14:textId="77777777" w:rsidR="00F11BB0" w:rsidRDefault="00F11BB0" w:rsidP="00F11BB0">
      <w:pPr>
        <w:pStyle w:val="Heading3"/>
      </w:pPr>
      <w:bookmarkStart w:id="56" w:name="_Ref485996339"/>
      <w:r>
        <w:t>Table 4</w:t>
      </w:r>
      <w:bookmarkEnd w:id="56"/>
    </w:p>
    <w:p w14:paraId="725A5D3F" w14:textId="77777777" w:rsidR="00F11BB0" w:rsidRDefault="00F11BB0" w:rsidP="00F11BB0">
      <w:pPr>
        <w:pStyle w:val="Heading4"/>
      </w:pPr>
      <w:r>
        <w:t>Maize Grain Ionome High Priority Candidate Genes</w:t>
      </w:r>
    </w:p>
    <w:p w14:paraId="2BE071A2" w14:textId="0A80C139"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23CF48FB" w14:textId="60C7EBE0"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2152E7A2" w14:textId="4B14799E"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 xml:space="preserve">the strongest input, discovering genes for 15 of the 17 elements for a total of </w:t>
      </w:r>
      <w:r w:rsidR="001A71E4">
        <w:t>335</w:t>
      </w:r>
      <w:r w:rsidR="00F11BB0">
        <w:t xml:space="preserve"> HPO genes, ranging from 1 to </w:t>
      </w:r>
      <w:commentRangeStart w:id="57"/>
      <w:r w:rsidR="00F11BB0">
        <w:t xml:space="preserve">126 </w:t>
      </w:r>
      <w:commentRangeEnd w:id="57"/>
      <w:r>
        <w:rPr>
          <w:rStyle w:val="CommentReference"/>
        </w:rPr>
        <w:commentReference w:id="57"/>
      </w:r>
      <w:r w:rsidR="00F11BB0">
        <w:t>per trait (</w:t>
      </w:r>
      <w:r w:rsidR="001A71E4">
        <w:fldChar w:fldCharType="begin"/>
      </w:r>
      <w:r w:rsidR="001A71E4">
        <w:instrText xml:space="preserve"> REF _Ref480187199 \h </w:instrText>
      </w:r>
      <w:r w:rsidR="00027E14">
        <w:instrText xml:space="preserve"> \* MERGEFORMAT </w:instrText>
      </w:r>
      <w:r w:rsidR="001A71E4">
        <w:fldChar w:fldCharType="separate"/>
      </w:r>
      <w:r w:rsidR="002607DF">
        <w:t>Supp. Table 5</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2607DF">
        <w:t>Supp. Table 5</w:t>
      </w:r>
      <w:r w:rsidR="00D277DD">
        <w:fldChar w:fldCharType="end"/>
      </w:r>
      <w:r w:rsidR="00D277DD">
        <w:t xml:space="preserve">). </w:t>
      </w:r>
    </w:p>
    <w:p w14:paraId="09A0F4D7" w14:textId="3D6E1C9B" w:rsidR="00162DC9" w:rsidRDefault="00162DC9" w:rsidP="00162DC9">
      <w:pPr>
        <w:pStyle w:val="Heading3"/>
      </w:pPr>
      <w:bookmarkStart w:id="58" w:name="_Ref487144620"/>
      <w:r>
        <w:t>Fig.</w:t>
      </w:r>
      <w:r w:rsidR="00663C67">
        <w:t xml:space="preserve"> 7</w:t>
      </w:r>
      <w:bookmarkEnd w:id="58"/>
    </w:p>
    <w:p w14:paraId="59897D08" w14:textId="669E6096" w:rsidR="00162DC9" w:rsidRDefault="00162DC9" w:rsidP="00162DC9">
      <w:pPr>
        <w:pStyle w:val="Heading4"/>
      </w:pPr>
      <w:r>
        <w:t>HPO Genes for Cd and Se in the ZmRoot Network</w:t>
      </w:r>
    </w:p>
    <w:p w14:paraId="1D9DA3AB" w14:textId="4B2ED69B"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2607DF">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2607DF">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B470ADB" w14:textId="6FAAFEC5" w:rsidR="00D277DD" w:rsidRDefault="00D277DD" w:rsidP="00027E14">
      <w:r>
        <w:fldChar w:fldCharType="begin"/>
      </w:r>
      <w:r>
        <w:instrText xml:space="preserve"> REF _Ref487144620 \h </w:instrText>
      </w:r>
      <w:r>
        <w:fldChar w:fldCharType="separate"/>
      </w:r>
      <w:r w:rsidR="002607DF">
        <w:t>Fig. 7</w:t>
      </w:r>
      <w:r>
        <w:fldChar w:fldCharType="end"/>
      </w:r>
      <w:r>
        <w:t xml:space="preserve"> shows an example view of the discovery process for</w:t>
      </w:r>
      <w:r w:rsidR="00E7437B">
        <w:t xml:space="preserve"> HPO genes using the</w:t>
      </w:r>
      <w:r>
        <w:t xml:space="preserve"> Cd and Se </w:t>
      </w:r>
      <w:r w:rsidR="00E7437B">
        <w:t>elemental accumulation traits and</w:t>
      </w:r>
      <w:r>
        <w:t xml:space="preserve"> the ZmRoot </w:t>
      </w:r>
      <w:commentRangeStart w:id="59"/>
      <w:r>
        <w:t>network</w:t>
      </w:r>
      <w:commentRangeEnd w:id="59"/>
      <w:r w:rsidR="00E7437B">
        <w:rPr>
          <w:rStyle w:val="CommentReference"/>
        </w:rPr>
        <w:commentReference w:id="59"/>
      </w:r>
      <w:r>
        <w:t xml:space="preserve">. </w:t>
      </w:r>
      <w:r w:rsidR="00FA276B">
        <w:t>We organized a</w:t>
      </w:r>
      <w:r>
        <w:t xml:space="preserve"> global view of the ZmRoot network</w:t>
      </w:r>
      <w:ins w:id="60" w:author="Brian Dilkes" w:date="2017-07-29T17:08:00Z">
        <w:r w:rsidR="00E7437B">
          <w:t>s</w:t>
        </w:r>
      </w:ins>
      <w:r w:rsidR="00FA276B">
        <w:t xml:space="preserve"> using the strongest 100,000 interactions with a force</w:t>
      </w:r>
      <w:r w:rsidR="00E7437B">
        <w:t>-</w:t>
      </w:r>
      <w:r w:rsidR="00FA276B">
        <w:t>directed layout algorithm to</w:t>
      </w:r>
      <w:r>
        <w:t xml:space="preserve"> </w:t>
      </w:r>
      <w:r w:rsidR="00FA276B">
        <w:t>show</w:t>
      </w:r>
      <w:r w:rsidR="002373A3">
        <w:t xml:space="preserve"> high level</w:t>
      </w:r>
      <w:r>
        <w:t xml:space="preserve"> clustering. </w:t>
      </w:r>
      <w:r w:rsidR="00E7437B">
        <w:t>A</w:t>
      </w:r>
      <w:r>
        <w:t xml:space="preserve"> large number of possible candidate genes from SNP-to-gene mapping for each element (</w:t>
      </w:r>
      <w:r>
        <w:fldChar w:fldCharType="begin"/>
      </w:r>
      <w:r>
        <w:instrText xml:space="preserve"> REF _Ref487144620 \h </w:instrText>
      </w:r>
      <w:r>
        <w:fldChar w:fldCharType="separate"/>
      </w:r>
      <w:r w:rsidR="002607DF">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t>co-localize to only a small number of MCL clusters (red nodes).</w:t>
      </w:r>
    </w:p>
    <w:p w14:paraId="62DFF03F" w14:textId="77777777" w:rsidR="00F11BB0" w:rsidRDefault="00F11BB0" w:rsidP="00584799">
      <w:pPr>
        <w:pStyle w:val="Heading3"/>
      </w:pPr>
      <w:r w:rsidRPr="00584799">
        <w:t>Density and locality network metrics provide complementary information</w:t>
      </w:r>
    </w:p>
    <w:p w14:paraId="0E7E9A95" w14:textId="5A1E313D" w:rsidR="00721D01" w:rsidRDefault="00F11BB0" w:rsidP="00F11BB0">
      <w:r>
        <w:t>As part of the Camoco pipeline, we implemented two different network metrics for measuring the strength of a given candidate causal gene’s co-expression relationships with genes in other GWAS-identified loci</w:t>
      </w:r>
      <w:r w:rsidR="00FB6E73">
        <w:t>:</w:t>
      </w:r>
      <w:r>
        <w:t xml:space="preserve"> density and locality (See </w:t>
      </w:r>
      <w:r>
        <w:fldChar w:fldCharType="begin"/>
      </w:r>
      <w:r>
        <w:instrText xml:space="preserve"> REF _Ref464738379 \h  \* MERGEFORMAT </w:instrText>
      </w:r>
      <w:r>
        <w:fldChar w:fldCharType="separate"/>
      </w:r>
      <w:r w:rsidR="002607DF" w:rsidRPr="0045686C">
        <w:rPr>
          <w:rFonts w:eastAsiaTheme="minorEastAsia"/>
        </w:rPr>
        <w:t>Eq.</w:t>
      </w:r>
      <w:r w:rsidR="002607DF">
        <w:rPr>
          <w:rFonts w:eastAsiaTheme="minorEastAsia"/>
        </w:rPr>
        <w:t>3</w:t>
      </w:r>
      <w:r>
        <w:fldChar w:fldCharType="end"/>
      </w:r>
      <w:r>
        <w:t xml:space="preserve"> and </w:t>
      </w:r>
      <w:r>
        <w:fldChar w:fldCharType="begin"/>
      </w:r>
      <w:r>
        <w:instrText xml:space="preserve"> REF _Ref447101571 \h  \* MERGEFORMAT </w:instrText>
      </w:r>
      <w:r>
        <w:fldChar w:fldCharType="separate"/>
      </w:r>
      <w:r w:rsidR="002607DF">
        <w:t>Eq.4</w:t>
      </w:r>
      <w:r>
        <w:fldChar w:fldCharType="end"/>
      </w:r>
      <w:r>
        <w:t xml:space="preserve">). Density simply measures the fraction of observed co-expression interactions to total possible co-expression relationships between the candidate gene and genes linked to other GWAS-identified loci, while locality is normalized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2607DF">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2607DF">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2607DF">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2607DF">
        <w:t>Supp. Table 6</w:t>
      </w:r>
      <w:r w:rsidR="007B3040">
        <w:fldChar w:fldCharType="end"/>
      </w:r>
      <w:r w:rsidR="007B3040">
        <w:t>)</w:t>
      </w:r>
      <w:r w:rsidR="00013CDC">
        <w:t xml:space="preserve"> suggesting that the differences between networks in locality may simply reflect the number of samples used to generate them. </w:t>
      </w:r>
      <w:commentRangeStart w:id="61"/>
      <w:r>
        <w:t>For example</w:t>
      </w:r>
      <w:commentRangeEnd w:id="61"/>
      <w:r w:rsidR="008F4277">
        <w:rPr>
          <w:rStyle w:val="CommentReference"/>
        </w:rPr>
        <w:commentReference w:id="61"/>
      </w:r>
      <w:r>
        <w:t xml:space="preserve">, </w:t>
      </w:r>
      <w:r w:rsidR="00486215">
        <w:t>both</w:t>
      </w:r>
      <w:r w:rsidR="008E7E0E">
        <w:t xml:space="preserve"> the ZmPAN</w:t>
      </w:r>
      <w:r w:rsidR="00721D01">
        <w:t xml:space="preserve"> and ZmRoot</w:t>
      </w:r>
      <w:r w:rsidR="008E7E0E">
        <w:t xml:space="preserve"> network</w:t>
      </w:r>
      <w:r w:rsidR="00721D01">
        <w:t>s</w:t>
      </w:r>
      <w:r w:rsidR="004D3E95">
        <w:t xml:space="preserve"> were rebuilt using </w:t>
      </w:r>
      <w:r w:rsidR="00B32A52">
        <w:t xml:space="preserve">only the </w:t>
      </w:r>
      <w:r w:rsidR="00721D01">
        <w:t>20 accession</w:t>
      </w:r>
      <w:r w:rsidR="009E598E">
        <w:t>s</w:t>
      </w:r>
      <w:r w:rsidR="00CE2A4A">
        <w:t xml:space="preserve"> </w:t>
      </w:r>
      <w:r w:rsidR="00B32A52">
        <w:t xml:space="preserve">in common between </w:t>
      </w:r>
      <w:r w:rsidR="00CE2A4A">
        <w:t xml:space="preserve">the 503 ZmPAN and 46 ZmRoot </w:t>
      </w:r>
      <w:r w:rsidR="00B32A52">
        <w:t>experimental data sets</w:t>
      </w:r>
      <w:r w:rsidR="00CE2A4A">
        <w:t>.</w:t>
      </w:r>
      <w:r w:rsidR="00AE22E4">
        <w:t xml:space="preserve"> In both instances, substantially fewer HPO genes were discovered compared to the full sets. T</w:t>
      </w:r>
      <w:r w:rsidR="0041080A">
        <w:t>he ZmPAN network was</w:t>
      </w:r>
      <w:r w:rsidR="00AE22E4">
        <w:t xml:space="preserve"> also</w:t>
      </w:r>
      <w:r w:rsidR="0041080A">
        <w:t xml:space="preserve"> built using the common set of 20 accessions as well as </w:t>
      </w:r>
      <w:commentRangeStart w:id="62"/>
      <w:r w:rsidR="00910204">
        <w:t xml:space="preserve">26 </w:t>
      </w:r>
      <w:r w:rsidR="00B32A52">
        <w:t xml:space="preserve">accessions selected from the broader set of 503 </w:t>
      </w:r>
      <w:commentRangeEnd w:id="62"/>
      <w:r w:rsidR="002B5295">
        <w:rPr>
          <w:rStyle w:val="CommentReference"/>
        </w:rPr>
        <w:commentReference w:id="62"/>
      </w:r>
      <w:r w:rsidR="006868B1">
        <w:t>to simulate the number of accessions used in the ZmRoot network.</w:t>
      </w:r>
      <w:r w:rsidR="00910204">
        <w:t xml:space="preserve"> </w:t>
      </w:r>
      <w:r w:rsidR="006868B1">
        <w:t>I</w:t>
      </w:r>
      <w:r w:rsidR="00910204">
        <w:t>n</w:t>
      </w:r>
      <w:r w:rsidR="006868B1">
        <w:t xml:space="preserve"> this case</w:t>
      </w:r>
      <w:r w:rsidR="000E5367">
        <w:t>, there was</w:t>
      </w:r>
      <w:r w:rsidR="00910204">
        <w:t xml:space="preserve"> a small increase in the number of HPO genes compared to the 20 accession networks, but still substantially fewer HPO genes discovered than the full ZmPAN </w:t>
      </w:r>
      <w:commentRangeStart w:id="63"/>
      <w:r w:rsidR="00910204">
        <w:t>network</w:t>
      </w:r>
      <w:commentRangeEnd w:id="63"/>
      <w:r w:rsidR="00B32A52">
        <w:rPr>
          <w:rStyle w:val="CommentReference"/>
        </w:rPr>
        <w:commentReference w:id="63"/>
      </w:r>
      <w:r w:rsidR="00910204">
        <w:t>.</w:t>
      </w:r>
    </w:p>
    <w:p w14:paraId="7ACCBA27" w14:textId="25632C79" w:rsidR="00F11BB0" w:rsidRDefault="00F11BB0" w:rsidP="007D6510">
      <w:pPr>
        <w:pStyle w:val="Heading3"/>
      </w:pPr>
      <w:r w:rsidRPr="007D6510">
        <w:t>Most candidate causal genes are trait-specific</w:t>
      </w:r>
    </w:p>
    <w:p w14:paraId="1B0E5ACA" w14:textId="22EF1A92"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2607DF">
        <w:t>Supp. Table 7</w:t>
      </w:r>
      <w:r w:rsidR="0055150D">
        <w:fldChar w:fldCharType="end"/>
      </w:r>
      <w:r>
        <w:t>).</w:t>
      </w:r>
    </w:p>
    <w:p w14:paraId="3C9BF0FA" w14:textId="3B8DB631" w:rsidR="00F11BB0" w:rsidRDefault="00F11BB0" w:rsidP="00F11BB0">
      <w:pPr>
        <w:pStyle w:val="Heading3"/>
      </w:pPr>
      <w:bookmarkStart w:id="64" w:name="_Ref486000600"/>
      <w:r>
        <w:t>Table 5</w:t>
      </w:r>
      <w:bookmarkEnd w:id="64"/>
    </w:p>
    <w:p w14:paraId="457885E8" w14:textId="77777777" w:rsidR="00F11BB0" w:rsidRPr="00975FFB" w:rsidRDefault="00F11BB0" w:rsidP="00F11BB0">
      <w:pPr>
        <w:pStyle w:val="Heading4"/>
      </w:pPr>
      <w:r>
        <w:t>Element HPO candidate gene overlap</w:t>
      </w:r>
    </w:p>
    <w:p w14:paraId="20AB410C" w14:textId="0966E291"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596C5DA3" w14:textId="324C3EC8" w:rsidR="00F11BB0" w:rsidRPr="00333516" w:rsidRDefault="006D7ADE" w:rsidP="000E04CE">
      <w:pPr>
        <w:pStyle w:val="Heading3"/>
      </w:pPr>
      <w:r w:rsidRPr="00333516">
        <w:t>Enrichmen</w:t>
      </w:r>
      <w:r w:rsidR="00E57950" w:rsidRPr="00333516">
        <w:t>t analysis of putative causal</w:t>
      </w:r>
      <w:r w:rsidRPr="00333516">
        <w:t xml:space="preserve"> genes</w:t>
      </w:r>
    </w:p>
    <w:p w14:paraId="2B55379A" w14:textId="469FF97C"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2607DF">
        <w:t>Supp. Table 8</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However, these enrichment results were relatively limited, possibly due to the </w:t>
      </w:r>
      <w:r w:rsidR="009910C3">
        <w:t>lack of</w:t>
      </w:r>
      <w:r>
        <w:t xml:space="preserve"> functional annotation</w:t>
      </w:r>
      <w:r w:rsidR="009A3DDE">
        <w:t>s</w:t>
      </w:r>
      <w:r>
        <w:t xml:space="preserve"> for</w:t>
      </w:r>
      <w:r w:rsidR="009A3DDE">
        <w:t xml:space="preserve"> the maize genome</w:t>
      </w:r>
      <w:r w:rsidR="00B378D3">
        <w:t>, and none passed strict multip</w:t>
      </w:r>
      <w:r w:rsidR="0067569C">
        <w:t>le-test</w:t>
      </w:r>
      <w:r w:rsidR="00B378D3">
        <w:t xml:space="preserve"> correction (Bonferroni)</w:t>
      </w:r>
      <w:r>
        <w:t xml:space="preserve">. </w:t>
      </w:r>
      <w:r w:rsidR="00F11BB0">
        <w:t xml:space="preserve">To </w:t>
      </w:r>
      <w:r w:rsidR="009A3DDE">
        <w:t xml:space="preserve">compensate for the sparsity of annotations, we started with the HPO gene set discovered for each trait and identified </w:t>
      </w:r>
      <w:r w:rsidR="00F11BB0">
        <w:t>an</w:t>
      </w:r>
      <w:r w:rsidR="009A3DDE">
        <w:t xml:space="preserve"> expanded set</w:t>
      </w:r>
      <w:r w:rsidR="00F11BB0">
        <w:t xml:space="preserve"> of highly connected</w:t>
      </w:r>
      <w:r w:rsidR="009A3DDE">
        <w:t xml:space="preserve"> co-expression</w:t>
      </w:r>
      <w:r w:rsidR="00F11BB0">
        <w:t xml:space="preserve"> network neighbors</w:t>
      </w:r>
      <w:r w:rsidR="009910C3">
        <w:t>, designated</w:t>
      </w:r>
      <w:r w:rsidR="00A550F0">
        <w:t xml:space="preserve"> the HPO+ sets,</w:t>
      </w:r>
      <w:r w:rsidR="009A3DDE">
        <w:t xml:space="preserve"> </w:t>
      </w:r>
      <w:r w:rsidR="0071309D">
        <w:t>which were formed</w:t>
      </w:r>
      <w:r w:rsidR="009A3DDE">
        <w:t xml:space="preserve"> based on gene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2607DF">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2607DF">
        <w:t>Supp. Table 9</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2607DF">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2607DF">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2607DF">
        <w:t>Fig. 8</w:t>
      </w:r>
      <w:r w:rsidR="00FA2696">
        <w:fldChar w:fldCharType="end"/>
      </w:r>
      <w:r w:rsidR="00FA2696">
        <w:t>; “Chromatin Organization” cluster</w:t>
      </w:r>
      <w:r w:rsidR="006B0FC5">
        <w:t>)</w:t>
      </w:r>
      <w:r w:rsidR="000E2B91">
        <w:t>. This may result from changes in cell cycle or endoreduplication control in roots, which is expected to alter the accumulation of multiple elements (</w:t>
      </w:r>
      <w:r w:rsidR="000E2B91" w:rsidRPr="00243A41">
        <w:rPr>
          <w:highlight w:val="yellow"/>
        </w:rPr>
        <w:t>Chao et al., 201X</w:t>
      </w:r>
      <w:r w:rsidR="000E2B91">
        <w:t>).</w:t>
      </w:r>
    </w:p>
    <w:p w14:paraId="7B9A69E6" w14:textId="6D96BA84" w:rsidR="00471EF3" w:rsidRDefault="00F11BB0" w:rsidP="0071500D">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2607DF">
        <w:t>Supp. Table 9</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at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D54E30">
        <w:t>Tgd1 was an original candidate causal gene (HPO set), and four</w:t>
      </w:r>
      <w:r>
        <w:t xml:space="preserve"> other genes were </w:t>
      </w:r>
      <w:r w:rsidR="00D54E30">
        <w:t>identified</w:t>
      </w:r>
      <w:r>
        <w:t xml:space="preserve"> as </w:t>
      </w:r>
      <w:r w:rsidR="00D54E30">
        <w:t>strongly connected</w:t>
      </w:r>
      <w:r>
        <w:t xml:space="preserve"> neighbors </w:t>
      </w:r>
      <w:r w:rsidR="00D54E30">
        <w:t>in</w:t>
      </w:r>
      <w:r>
        <w:t xml:space="preserve"> the co-expression </w:t>
      </w:r>
      <w:r w:rsidR="00D54E30">
        <w:t>network</w:t>
      </w:r>
      <w:r>
        <w:t>, two with unknown function</w:t>
      </w:r>
      <w:r w:rsidR="00D54E30">
        <w:t>,</w:t>
      </w:r>
      <w:r>
        <w:t xml:space="preserve"> GRMZM2G018241 and</w:t>
      </w:r>
      <w:commentRangeStart w:id="65"/>
      <w:r>
        <w:t xml:space="preserve"> GRMZM2G030673</w:t>
      </w:r>
      <w:commentRangeEnd w:id="65"/>
      <w:r w:rsidR="00D54E30">
        <w:rPr>
          <w:rStyle w:val="CommentReference"/>
        </w:rPr>
        <w:commentReference w:id="65"/>
      </w:r>
      <w:r w:rsidR="00D54E30">
        <w:t>,</w:t>
      </w:r>
      <w:r>
        <w:t xml:space="preserve"> and two involved in cellulose synth</w:t>
      </w:r>
      <w:r w:rsidR="00A25A69">
        <w:t>e</w:t>
      </w:r>
      <w:r>
        <w:t>s</w:t>
      </w:r>
      <w:r w:rsidR="00A25A69">
        <w:t>is</w:t>
      </w:r>
      <w:r w:rsidR="00D54E30">
        <w:t>,</w:t>
      </w:r>
      <w:r>
        <w:t xml:space="preserve"> GRMZM2G122277</w:t>
      </w:r>
      <w:r w:rsidR="00D54E30">
        <w:t xml:space="preserve"> and</w:t>
      </w:r>
      <w:r>
        <w:t xml:space="preserve"> GRMZM2G177631. </w:t>
      </w:r>
      <w:r w:rsidR="00F41BE4">
        <w:t>These</w:t>
      </w:r>
      <w:r>
        <w:t xml:space="preserve"> genes </w:t>
      </w:r>
      <w:r w:rsidR="00F41BE4">
        <w:t>play a role in</w:t>
      </w:r>
      <w:r>
        <w:t xml:space="preserve"> glucan and polysaccharide metabolism and biosynthesis pathways, </w:t>
      </w:r>
      <w:commentRangeStart w:id="66"/>
      <w:commentRangeStart w:id="67"/>
      <w:r>
        <w:t>which are likely to impact phosphorus allocation and accumulation</w:t>
      </w:r>
      <w:commentRangeEnd w:id="66"/>
      <w:r w:rsidR="00F41BE4">
        <w:rPr>
          <w:rStyle w:val="CommentReference"/>
        </w:rPr>
        <w:commentReference w:id="66"/>
      </w:r>
      <w:commentRangeEnd w:id="67"/>
      <w:r w:rsidR="00471EF3">
        <w:rPr>
          <w:rStyle w:val="CommentReference"/>
        </w:rPr>
        <w:commentReference w:id="67"/>
      </w:r>
      <w:r>
        <w:t xml:space="preserve">. </w:t>
      </w:r>
    </w:p>
    <w:p w14:paraId="0B102120" w14:textId="2A6EB1EF" w:rsidR="002543C7" w:rsidRDefault="009C3A81" w:rsidP="0071500D">
      <w:r>
        <w:t>We should note that t</w:t>
      </w:r>
      <w:r w:rsidR="00D54E30">
        <w:t>here were several</w:t>
      </w:r>
      <w:r>
        <w:t xml:space="preserve"> other enriched</w:t>
      </w:r>
      <w:r w:rsidR="00D54E30">
        <w:t xml:space="preserve"> GO terms that demonstrate</w:t>
      </w:r>
      <w:r w:rsidR="0063339F">
        <w:t>d the deficiencies of automated annotation approaches</w:t>
      </w:r>
      <w:r w:rsidR="00D54E30">
        <w:t xml:space="preserve">, including terms related to “blood coagulation” and “regulation of body fluid levels”, which were likely </w:t>
      </w:r>
      <w:r w:rsidR="00FD2DD6">
        <w:t>due to annotations translated to</w:t>
      </w:r>
      <w:r w:rsidR="00F11BB0">
        <w:t xml:space="preserve"> maize </w:t>
      </w:r>
      <w:r w:rsidR="00FD2DD6">
        <w:t>genes on the basis of</w:t>
      </w:r>
      <w:r w:rsidR="00D54E30">
        <w:t xml:space="preserve"> protein sequence homology.</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lends itself to </w:t>
      </w:r>
      <w:r w:rsidR="00471EF3">
        <w:t>cases</w:t>
      </w:r>
      <w:r w:rsidR="005D1BD9" w:rsidRPr="00E81580">
        <w:t xml:space="preserve"> where annotations</w:t>
      </w:r>
      <w:r w:rsidR="0084719D">
        <w:t xml:space="preserve"> assigned through orthology</w:t>
      </w:r>
      <w:r w:rsidR="005D1BD9" w:rsidRPr="00E81580">
        <w:t xml:space="preserve"> could be further refined</w:t>
      </w:r>
      <w:r w:rsidR="007D54BE">
        <w:t xml:space="preserve"> given co-expression evidence</w:t>
      </w:r>
      <w:r w:rsidR="004A7CF1">
        <w:t xml:space="preserve"> (see </w:t>
      </w:r>
      <w:r w:rsidR="004A7CF1">
        <w:fldChar w:fldCharType="begin"/>
      </w:r>
      <w:r w:rsidR="004A7CF1">
        <w:instrText xml:space="preserve"> REF _Ref487125611 \h </w:instrText>
      </w:r>
      <w:r w:rsidR="004A7CF1">
        <w:fldChar w:fldCharType="separate"/>
      </w:r>
      <w:r w:rsidR="002607DF">
        <w:t>Discussion</w:t>
      </w:r>
      <w:r w:rsidR="004A7CF1">
        <w:fldChar w:fldCharType="end"/>
      </w:r>
      <w:r w:rsidR="004A7CF1">
        <w:t>)</w:t>
      </w:r>
      <w:r w:rsidR="005D1BD9" w:rsidRPr="00E81580">
        <w:t>.</w:t>
      </w:r>
    </w:p>
    <w:p w14:paraId="5F3FC945" w14:textId="028889AA" w:rsidR="00F11BB0" w:rsidRDefault="0063339F" w:rsidP="0071500D">
      <w:r>
        <w:t xml:space="preserve">In general, this approach of using the </w:t>
      </w:r>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in the challenging context of the 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Descriptions were high level or insufficient to fully identify causal genes. However, t</w:t>
      </w:r>
      <w:r w:rsidR="00E53293">
        <w:t xml:space="preserve">he enriched terms discovered here fit previously described pathways known to </w:t>
      </w:r>
      <w:r w:rsidR="009B12F1">
        <w:t>impact elemental traits.</w:t>
      </w:r>
      <w:r w:rsidR="00CC13F4">
        <w:t xml:space="preserve"> </w:t>
      </w:r>
      <w:r w:rsidR="003A0851">
        <w:t xml:space="preserve">With bolstered confidence that subnetworks containing HPO genes contained coherent biological information, we refined our analysis by curating target HPO genes for their involvement in </w:t>
      </w:r>
      <w:r w:rsidR="002B5295">
        <w:t xml:space="preserve">specific biological processes, namely those that contribute to the transport, storage and utilization of the ionome in maize seeds. </w:t>
      </w:r>
    </w:p>
    <w:p w14:paraId="335549F4" w14:textId="42721B6E" w:rsidR="003E2154" w:rsidRDefault="003E2154" w:rsidP="003E2154">
      <w:pPr>
        <w:pStyle w:val="Heading3"/>
      </w:pPr>
      <w:bookmarkStart w:id="68" w:name="_Ref483951527"/>
      <w:r>
        <w:t>Fig</w:t>
      </w:r>
      <w:r w:rsidR="00BA49AE">
        <w:t>.</w:t>
      </w:r>
      <w:r w:rsidR="00663C67">
        <w:t xml:space="preserve"> 8</w:t>
      </w:r>
      <w:bookmarkEnd w:id="68"/>
    </w:p>
    <w:p w14:paraId="08B097DB" w14:textId="5CC7F2D7" w:rsidR="003E2154" w:rsidRDefault="003E2154" w:rsidP="003E2154">
      <w:pPr>
        <w:pStyle w:val="Heading4"/>
      </w:pPr>
      <w:r>
        <w:t>Gene Ontology</w:t>
      </w:r>
      <w:r w:rsidR="001C1D4A">
        <w:t xml:space="preserve"> Biological Process</w:t>
      </w:r>
      <w:r>
        <w:t xml:space="preserve"> Enrichment for the Ionome</w:t>
      </w:r>
    </w:p>
    <w:p w14:paraId="64F6EFDC" w14:textId="3C1F34F6"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t>Each node represents a GO term organized hierarchically in a tree</w:t>
      </w:r>
      <w:r w:rsidR="00372C73">
        <w:t xml:space="preserve"> with directed edges designating parent terms</w:t>
      </w:r>
      <w:r w:rsidR="001C1D4A">
        <w:t xml:space="preserve">. Shaded terms were enriched for </w:t>
      </w:r>
      <w:r w:rsidR="00DC1F07">
        <w:t>HPO+</w:t>
      </w:r>
      <w:r w:rsidR="001C1D4A">
        <w:t xml:space="preserve"> genes (p &lt; 0.05; hypergeometric).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14:paraId="5209EC75" w14:textId="5DD92164" w:rsidR="0063339F" w:rsidRDefault="009E7663" w:rsidP="003721D9">
      <w:pPr>
        <w:pStyle w:val="Heading3"/>
      </w:pPr>
      <w:r>
        <w:t>Camoco</w:t>
      </w:r>
      <w:commentRangeStart w:id="69"/>
      <w:commentRangeStart w:id="70"/>
      <w:r w:rsidR="005A3DE3">
        <w:t xml:space="preserve"> identified GWAS candidate</w:t>
      </w:r>
      <w:r w:rsidR="0063339F">
        <w:t xml:space="preserve"> genes </w:t>
      </w:r>
      <w:r w:rsidR="005A3DE3">
        <w:t xml:space="preserve">with </w:t>
      </w:r>
      <w:r w:rsidR="0063339F">
        <w:t xml:space="preserve">strong literature support for </w:t>
      </w:r>
      <w:r w:rsidR="005A3DE3">
        <w:t>roles</w:t>
      </w:r>
      <w:r w:rsidR="0063339F">
        <w:t xml:space="preserve"> in ion</w:t>
      </w:r>
      <w:r w:rsidR="005A3DE3">
        <w:t xml:space="preserve"> </w:t>
      </w:r>
      <w:commentRangeStart w:id="71"/>
      <w:r w:rsidR="005A3DE3">
        <w:t>accumulation</w:t>
      </w:r>
      <w:commentRangeEnd w:id="71"/>
      <w:r w:rsidR="005A3DE3">
        <w:rPr>
          <w:rStyle w:val="CommentReference"/>
          <w:rFonts w:asciiTheme="minorHAnsi" w:eastAsiaTheme="minorHAnsi" w:hAnsiTheme="minorHAnsi" w:cs="Arial"/>
          <w:color w:val="auto"/>
        </w:rPr>
        <w:commentReference w:id="71"/>
      </w:r>
      <w:commentRangeEnd w:id="69"/>
      <w:r w:rsidR="0063339F">
        <w:rPr>
          <w:rStyle w:val="CommentReference"/>
        </w:rPr>
        <w:commentReference w:id="69"/>
      </w:r>
      <w:commentRangeEnd w:id="70"/>
      <w:r w:rsidR="00826C26">
        <w:rPr>
          <w:rStyle w:val="CommentReference"/>
          <w:rFonts w:asciiTheme="minorHAnsi" w:eastAsiaTheme="minorHAnsi" w:hAnsiTheme="minorHAnsi" w:cs="Arial"/>
          <w:color w:val="auto"/>
        </w:rPr>
        <w:commentReference w:id="70"/>
      </w:r>
    </w:p>
    <w:p w14:paraId="196C1CEB" w14:textId="11C321BC"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association of these genes with ionomic traits. Indeed, this e</w:t>
      </w:r>
      <w:r w:rsidR="008C22D3">
        <w:t>xamination revealed genes and pathways known to affect the ionome. In addition to genes with known roles in elemental homeostasis, HPO genes for some ionomic traits included multiple genes encoding known members of the same pathway or protein complex. This strongly suggest</w:t>
      </w:r>
      <w:r>
        <w:t>s</w:t>
      </w:r>
      <w:r w:rsidR="008C22D3">
        <w:t xml:space="preserve"> that true biological signal was enriched by our novel combination of expression level polymorphisms and GWAS and provides strong evidence of novel associations between multiple pathways and elemental homeostasis. </w:t>
      </w:r>
    </w:p>
    <w:p w14:paraId="15FEC5F8" w14:textId="1641CE05"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6655D5">
        <w:t xml:space="preserve"> </w:t>
      </w:r>
      <w:r w:rsidR="006655D5" w:rsidRPr="006655D5">
        <w:rPr>
          <w:highlight w:val="cyan"/>
        </w:rPr>
        <w:t>(</w:t>
      </w:r>
      <w:r w:rsidR="005A3DE3" w:rsidRPr="009E6F05">
        <w:rPr>
          <w:noProof/>
        </w:rPr>
        <w:t>Baxter et al. 2014</w:t>
      </w:r>
      <w:r w:rsidR="006655D5" w:rsidRPr="006655D5">
        <w:rPr>
          <w:highlight w:val="cyan"/>
        </w:rPr>
        <w:t>)</w:t>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2607DF">
        <w:t>Supp. Table 5</w:t>
      </w:r>
      <w:r w:rsidR="00652BD0">
        <w:fldChar w:fldCharType="end"/>
      </w:r>
      <w:r w:rsidR="007C768D" w:rsidRPr="007C768D">
        <w:t xml:space="preserve">) </w:t>
      </w:r>
      <w:r>
        <w:t>based on the root co-</w:t>
      </w:r>
      <w:r w:rsidR="007C768D" w:rsidRPr="007C768D">
        <w:t xml:space="preserve">expression </w:t>
      </w:r>
      <w:r>
        <w:t>network</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the GWAS analysis. It is formally possible that </w:t>
      </w:r>
      <w:r w:rsidR="007C768D" w:rsidRPr="006D108A">
        <w:rPr>
          <w:i/>
        </w:rPr>
        <w:t>su1</w:t>
      </w:r>
      <w:r w:rsidR="007C768D" w:rsidRPr="007C768D">
        <w:t xml:space="preserve">, </w:t>
      </w:r>
      <w:commentRangeStart w:id="72"/>
      <w:r w:rsidR="007C768D" w:rsidRPr="007C768D">
        <w:t>which is expressed in multiple plant compartments including the roots</w:t>
      </w:r>
      <w:commentRangeEnd w:id="72"/>
      <w:r w:rsidR="00744056">
        <w:rPr>
          <w:rStyle w:val="CommentReference"/>
        </w:rPr>
        <w:commentReference w:id="72"/>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w:t>
      </w:r>
      <w:commentRangeStart w:id="73"/>
      <w:r w:rsidR="007C768D" w:rsidRPr="007C768D">
        <w:t xml:space="preserve">The finding that HPO network neighbors for P were enriched among carbohydrate biosynthetic enzymes favors the former two of </w:t>
      </w:r>
      <w:commentRangeEnd w:id="73"/>
      <w:r w:rsidR="00057F8B">
        <w:rPr>
          <w:rStyle w:val="CommentReference"/>
        </w:rPr>
        <w:commentReference w:id="73"/>
      </w:r>
      <w:r w:rsidR="007C768D" w:rsidRPr="007C768D">
        <w:t>these hypotheses</w:t>
      </w:r>
      <w:r w:rsidR="00850F45">
        <w:t xml:space="preserve"> (see </w:t>
      </w:r>
      <w:r w:rsidR="00850F45">
        <w:fldChar w:fldCharType="begin"/>
      </w:r>
      <w:r w:rsidR="00850F45">
        <w:instrText xml:space="preserve"> REF _Ref483951527 \h </w:instrText>
      </w:r>
      <w:r w:rsidR="00850F45">
        <w:fldChar w:fldCharType="separate"/>
      </w:r>
      <w:r w:rsidR="002607DF">
        <w:t>Fig. 8</w:t>
      </w:r>
      <w:r w:rsidR="00850F45">
        <w:fldChar w:fldCharType="end"/>
      </w:r>
      <w:r w:rsidR="00850F45">
        <w:t>)</w:t>
      </w:r>
      <w:r w:rsidR="00B750E1">
        <w:t>.</w:t>
      </w:r>
    </w:p>
    <w:p w14:paraId="1A557061" w14:textId="757AB236" w:rsidR="008C22D3" w:rsidRPr="00EF1080" w:rsidRDefault="008B0F95" w:rsidP="008C22D3">
      <w:pPr>
        <w:rPr>
          <w:sz w:val="18"/>
          <w:szCs w:val="18"/>
          <w:shd w:val="clear" w:color="auto" w:fill="FFF2CC"/>
        </w:rPr>
      </w:pPr>
      <w:r>
        <w:t>Our analysis of the GWAS loci for the</w:t>
      </w:r>
      <w:r w:rsidR="008C22D3">
        <w:t xml:space="preserve"> element Se </w:t>
      </w:r>
      <w:r>
        <w:t>produced among the largest high</w:t>
      </w:r>
      <w:r w:rsidR="0036374C">
        <w:t>-confidence candidate causal genes</w:t>
      </w:r>
      <w:r w:rsidR="008C22D3">
        <w:t xml:space="preserve">.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 </w:t>
      </w:r>
      <w:r w:rsidR="005A3DE3">
        <w:t>Also linked to this GWAS locus was a second</w:t>
      </w:r>
      <w:r w:rsidR="008C22D3">
        <w:t xml:space="preserve"> gene</w:t>
      </w:r>
      <w:r w:rsidR="005A3DE3">
        <w:t xml:space="preserve"> </w:t>
      </w:r>
      <w:commentRangeStart w:id="74"/>
      <w:r w:rsidR="008C22D3">
        <w:t xml:space="preserve">critical </w:t>
      </w:r>
      <w:commentRangeEnd w:id="74"/>
      <w:r w:rsidR="005E3740">
        <w:rPr>
          <w:rStyle w:val="CommentReference"/>
        </w:rPr>
        <w:commentReference w:id="74"/>
      </w:r>
      <w:r w:rsidR="008C22D3">
        <w:t>for the metabolism of sulfur amino acids</w:t>
      </w:r>
      <w:r w:rsidR="005A3DE3">
        <w:t>,</w:t>
      </w:r>
      <w:r w:rsidR="008C22D3">
        <w:t xml:space="preserve"> and the biosynthesis of the 21st amino acid selenocysteine, </w:t>
      </w:r>
      <w:r w:rsidR="005A3DE3">
        <w:t xml:space="preserve">encoding a cysteine desulfurulyase (GRMZM2G581155) that </w:t>
      </w:r>
      <w:r w:rsidR="006D4E49">
        <w:t>Camoco also identified a</w:t>
      </w:r>
      <w:r w:rsidR="005A3DE3">
        <w:t xml:space="preserve">s an HPO </w:t>
      </w:r>
      <w:r w:rsidR="008C22D3">
        <w:t xml:space="preserve"> gene.</w:t>
      </w:r>
    </w:p>
    <w:p w14:paraId="24A3705F" w14:textId="631BB8BB" w:rsidR="00B750E1" w:rsidRPr="00B750E1" w:rsidRDefault="00B750E1" w:rsidP="00B750E1">
      <w:r w:rsidRPr="00B750E1">
        <w:t>Following the work of Chao et al.</w:t>
      </w:r>
      <w:r w:rsidR="006D4E49">
        <w:t>,</w:t>
      </w:r>
      <w:r w:rsidRPr="00B750E1">
        <w:t xml:space="preserve"> alterations in cell size and cell division in the root are expected to have effects on K accumulation in the leaves</w:t>
      </w:r>
      <w:r>
        <w:t xml:space="preserve"> </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fldChar w:fldCharType="separate"/>
      </w:r>
      <w:r w:rsidRPr="003B245C">
        <w:rPr>
          <w:noProof/>
        </w:rPr>
        <w:t>(Chao et al. 2011)</w:t>
      </w:r>
      <w:r>
        <w:fldChar w:fldCharType="end"/>
      </w:r>
      <w:r w:rsidRPr="00B750E1">
        <w:t xml:space="preserve">.  Two of the four subunits of </w:t>
      </w:r>
      <w:r w:rsidR="0049373D">
        <w:t xml:space="preserve">the </w:t>
      </w:r>
      <w:r w:rsidRPr="00B750E1">
        <w:t>polycomb repressive complex 2 (PRC2), known to act on the cell cycle via the retinoblastoma-related proteins (RBRs), were</w:t>
      </w:r>
      <w:r w:rsidR="003F1336">
        <w:t xml:space="preserve"> identified as HPO genes for</w:t>
      </w:r>
      <w:r w:rsidRPr="00B750E1">
        <w:t xml:space="preserve"> the K analog Rb. Both </w:t>
      </w:r>
      <w:r w:rsidR="00A33B6C" w:rsidRPr="007529A1">
        <w:rPr>
          <w:i/>
        </w:rPr>
        <w:t>msi1</w:t>
      </w:r>
      <w:r w:rsidR="00A33B6C" w:rsidRPr="00B750E1">
        <w:t xml:space="preserve"> </w:t>
      </w:r>
      <w:r w:rsidRPr="00B750E1">
        <w:t xml:space="preserve">(GRMZM2G090217) and </w:t>
      </w:r>
      <w:r w:rsidR="00A33B6C" w:rsidRPr="007529A1">
        <w:rPr>
          <w:i/>
        </w:rPr>
        <w:t>fie2</w:t>
      </w:r>
      <w:r w:rsidR="00A33B6C" w:rsidRPr="00B750E1">
        <w:t xml:space="preserve"> </w:t>
      </w:r>
      <w:r w:rsidRPr="00B750E1">
        <w:t>(GRMZM2G148924; ZmSAM-Rb), members of the PRC2, are co</w:t>
      </w:r>
      <w:r w:rsidR="006F3064">
        <w:t>-</w:t>
      </w:r>
      <w:r w:rsidRPr="00B750E1">
        <w:t xml:space="preserve">expressed in the </w:t>
      </w:r>
      <w:r w:rsidR="006F3064">
        <w:t>Zm</w:t>
      </w:r>
      <w:r w:rsidRPr="00B750E1">
        <w:t xml:space="preserve">SAM network. The RBR-binding E2F-like transcription factor </w:t>
      </w:r>
      <w:r w:rsidR="0049373D">
        <w:t xml:space="preserve">encoded by </w:t>
      </w:r>
      <w:r w:rsidRPr="00B750E1">
        <w:t>GRMZM2G361659</w:t>
      </w:r>
      <w:r w:rsidR="0049373D">
        <w:t xml:space="preserve"> (</w:t>
      </w:r>
      <w:r w:rsidR="00D87834">
        <w:t>ZmSAM</w:t>
      </w:r>
      <w:r w:rsidRPr="00B750E1">
        <w:t>-Rb) was also found, a further indication that cell cycle regulation via these proteins</w:t>
      </w:r>
      <w:r w:rsidR="00784446">
        <w:t>’</w:t>
      </w:r>
      <w:r w:rsidRPr="00B750E1">
        <w:t xml:space="preserve"> interactions could provide a common mechanism for these associations. Histone deacetylases from the RPD3 family are known to interact with RBR proteins as well. The RPD3-like </w:t>
      </w:r>
      <w:r w:rsidRPr="007529A1">
        <w:rPr>
          <w:i/>
        </w:rPr>
        <w:t>histone deacetylase 2</w:t>
      </w:r>
      <w:r w:rsidRPr="00B750E1">
        <w:t xml:space="preserve"> from maize was identified in the same </w:t>
      </w:r>
      <w:r w:rsidR="00784446">
        <w:t>HPO</w:t>
      </w:r>
      <w:r w:rsidRPr="00B750E1">
        <w:t xml:space="preserve"> set (GRMZM2G136067; </w:t>
      </w:r>
      <w:r w:rsidR="00D87834">
        <w:t>ZmSAM</w:t>
      </w:r>
      <w:r w:rsidR="006F3064">
        <w:t>-Rb). The A</w:t>
      </w:r>
      <w:r w:rsidRPr="00B750E1">
        <w:t>rabidopsis homologs of both MSI and this histone deacetylase have known roles as histone chaperones, and the latter directly binds Histone H2B. Remarkably, histone H2B (GRMZM2G401147; SAM-Rb) was also an HPO hit. Lastly, an Actin utilizing SNF2-l</w:t>
      </w:r>
      <w:r w:rsidR="009E4F5F">
        <w:t xml:space="preserve">ike </w:t>
      </w:r>
      <w:r w:rsidR="009E4F5F" w:rsidRPr="007529A1">
        <w:rPr>
          <w:i/>
        </w:rPr>
        <w:t>chromatin regulator18</w:t>
      </w:r>
      <w:r w:rsidR="009E4F5F">
        <w:t xml:space="preserve"> (G</w:t>
      </w:r>
      <w:r w:rsidRPr="00B750E1">
        <w:t xml:space="preserve">RMZM2G126774 </w:t>
      </w:r>
      <w:r w:rsidR="00D87834">
        <w:t>Zm</w:t>
      </w:r>
      <w:r w:rsidRPr="00B750E1">
        <w:t xml:space="preserve">SAM-Rb) was identified as yet another SAM-Rb hit. </w:t>
      </w:r>
      <w:r w:rsidR="0049373D">
        <w:t xml:space="preserve">This mirrors the similar finding of GO enrichment for chromatin regulatory categories in the HPO+ enrichment analysis presented above. </w:t>
      </w:r>
      <w:r w:rsidRPr="00B750E1">
        <w:t>Taken together these demonstrate a strong enrichment for known protein-protein interactors important for chromatin regulation and cell cycle control among the HPO set for the K analog Rb.</w:t>
      </w:r>
    </w:p>
    <w:p w14:paraId="25D5EE9B" w14:textId="4AF1344E" w:rsidR="00EF1080" w:rsidRDefault="00EF1080" w:rsidP="00EF1080">
      <w:pPr>
        <w:pStyle w:val="Heading3"/>
      </w:pPr>
      <w:commentRangeStart w:id="75"/>
      <w:r>
        <w:t>Transporters</w:t>
      </w:r>
      <w:commentRangeEnd w:id="75"/>
      <w:r w:rsidR="005E3740">
        <w:rPr>
          <w:rStyle w:val="CommentReference"/>
          <w:rFonts w:asciiTheme="minorHAnsi" w:eastAsiaTheme="minorHAnsi" w:hAnsiTheme="minorHAnsi" w:cs="Arial"/>
          <w:color w:val="auto"/>
        </w:rPr>
        <w:commentReference w:id="75"/>
      </w:r>
    </w:p>
    <w:p w14:paraId="64C96DFE" w14:textId="758952BB"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ansporters in multiple species (</w:t>
      </w:r>
      <w:r w:rsidR="00C2329F">
        <w:rPr>
          <w:highlight w:val="cyan"/>
        </w:rPr>
        <w:t>Baxter et al., 20</w:t>
      </w:r>
      <w:r w:rsidR="00FD0A3F">
        <w:rPr>
          <w:highlight w:val="cyan"/>
        </w:rPr>
        <w:t>0</w:t>
      </w:r>
      <w:r w:rsidR="00C2329F">
        <w:rPr>
          <w:highlight w:val="cyan"/>
        </w:rPr>
        <w:t xml:space="preserve">X </w:t>
      </w:r>
      <w:r w:rsidR="00C2329F">
        <w:rPr>
          <w:rStyle w:val="apple-converted-space"/>
          <w:rFonts w:ascii="Arial" w:eastAsia="Times New Roman" w:hAnsi="Arial"/>
          <w:color w:val="000000"/>
          <w:sz w:val="16"/>
          <w:szCs w:val="16"/>
          <w:shd w:val="clear" w:color="auto" w:fill="FFFFFF"/>
        </w:rPr>
        <w:t> </w:t>
      </w:r>
      <w:hyperlink r:id="rId10" w:tgtFrame="pmc_ext" w:history="1">
        <w:r w:rsidR="00C2329F">
          <w:rPr>
            <w:rStyle w:val="Hyperlink"/>
            <w:rFonts w:ascii="Arial" w:eastAsia="Times New Roman" w:hAnsi="Arial"/>
            <w:color w:val="642A8F"/>
            <w:sz w:val="16"/>
            <w:szCs w:val="16"/>
          </w:rPr>
          <w:t>10.1104/pp.103.021923</w:t>
        </w:r>
      </w:hyperlink>
      <w:r w:rsidR="00C2329F" w:rsidRPr="00C9628B">
        <w:rPr>
          <w:highlight w:val="cyan"/>
        </w:rPr>
        <w:t xml:space="preserve"> </w:t>
      </w:r>
      <w:r w:rsidRPr="00C9628B">
        <w:rPr>
          <w:highlight w:val="cyan"/>
        </w:rPr>
        <w:t>citing Ivan</w:t>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15ECF1D" w14:textId="6BF0526B" w:rsidR="008C22D3" w:rsidRPr="00E2578B" w:rsidRDefault="008C22D3" w:rsidP="008C22D3">
      <w:pPr>
        <w:rPr>
          <w:rFonts w:ascii="Times" w:eastAsia="Times New Roman" w:hAnsi="Times" w:cs="Times New Roman"/>
          <w:sz w:val="20"/>
          <w:szCs w:val="20"/>
        </w:rPr>
      </w:pPr>
      <w:r>
        <w:t>Cadmium was well measured and affected by substantial genetic variance (</w:t>
      </w:r>
      <w:r w:rsidRPr="0086383F">
        <w:rPr>
          <w:highlight w:val="cyan"/>
        </w:rPr>
        <w:t xml:space="preserve">Zeigler et al., </w:t>
      </w:r>
      <w:commentRangeStart w:id="76"/>
      <w:r w:rsidRPr="0086383F">
        <w:rPr>
          <w:highlight w:val="cyan"/>
        </w:rPr>
        <w:t>2017</w:t>
      </w:r>
      <w:commentRangeEnd w:id="76"/>
      <w:r w:rsidR="0086383F">
        <w:rPr>
          <w:rStyle w:val="CommentReference"/>
        </w:rPr>
        <w:commentReference w:id="76"/>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2607DF">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5A3DE3">
        <w:t xml:space="preserve"> (Tacke et al., 1995)</w:t>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t>
      </w:r>
      <w:commentRangeStart w:id="77"/>
      <w:r>
        <w:t>water dynamics</w:t>
      </w:r>
      <w:commentRangeEnd w:id="77"/>
      <w:r w:rsidR="00EA3746">
        <w:rPr>
          <w:rStyle w:val="CommentReference"/>
        </w:rPr>
        <w:commentReference w:id="77"/>
      </w:r>
      <w:r>
        <w:t xml:space="preserve">. </w:t>
      </w:r>
      <w:commentRangeStart w:id="78"/>
      <w:r>
        <w:t xml:space="preserve">ARR1-like gene </w:t>
      </w:r>
      <w:commentRangeEnd w:id="78"/>
      <w:r w:rsidR="00EA3746">
        <w:rPr>
          <w:rStyle w:val="CommentReference"/>
        </w:rPr>
        <w:commentReference w:id="78"/>
      </w:r>
      <w:r>
        <w:t xml:space="preserve">GRMZM2G067702 was </w:t>
      </w:r>
      <w:r w:rsidR="00681884">
        <w:t xml:space="preserve">also </w:t>
      </w:r>
      <w:r>
        <w:t>an HPO gene associated with Cd. Previous work has shown that ARR genes from Arabidopsis are present in the stele where they regulate the activity of HKT1 (</w:t>
      </w:r>
      <w:r w:rsidR="0047253E">
        <w:rPr>
          <w:highlight w:val="cyan"/>
        </w:rPr>
        <w:t xml:space="preserve">Mason et al, 2010; </w:t>
      </w:r>
      <w:r w:rsidR="0047253E" w:rsidRPr="0047253E">
        <w:rPr>
          <w:rFonts w:ascii="Arial" w:eastAsia="Times New Roman" w:hAnsi="Arial"/>
          <w:color w:val="000000"/>
          <w:sz w:val="17"/>
          <w:szCs w:val="17"/>
          <w:shd w:val="clear" w:color="auto" w:fill="FFFFFF"/>
        </w:rPr>
        <w:t>doi: 10.1111/j.1365-313X.2010.04366.x.</w:t>
      </w:r>
      <w:r>
        <w:t xml:space="preserve">). This gene was expressed at the highest level in the stele at 3 </w:t>
      </w:r>
      <w:r w:rsidR="000F4CD2">
        <w:t xml:space="preserve">days after </w:t>
      </w:r>
      <w:r w:rsidR="00453439">
        <w:t xml:space="preserve">sowing </w:t>
      </w:r>
      <w:r w:rsidR="00B75E03">
        <w:t>(DAS)</w:t>
      </w:r>
      <w:r w:rsidR="00243D5C" w:rsidRPr="00243D5C">
        <w:rPr>
          <w:highlight w:val="cyan"/>
        </w:rPr>
        <w:t>[cite]</w:t>
      </w:r>
      <w:r>
        <w:t>.</w:t>
      </w:r>
    </w:p>
    <w:p w14:paraId="6D3C520A" w14:textId="77777777" w:rsidR="008C22D3" w:rsidRDefault="008C22D3" w:rsidP="00EF1080">
      <w:pPr>
        <w:pStyle w:val="Heading3"/>
      </w:pPr>
      <w:commentRangeStart w:id="79"/>
      <w:commentRangeStart w:id="80"/>
      <w:r>
        <w:t>Multi</w:t>
      </w:r>
      <w:commentRangeEnd w:id="79"/>
      <w:r w:rsidR="00D40D3F">
        <w:rPr>
          <w:rStyle w:val="CommentReference"/>
          <w:rFonts w:asciiTheme="minorHAnsi" w:eastAsiaTheme="minorHAnsi" w:hAnsiTheme="minorHAnsi" w:cs="Arial"/>
          <w:color w:val="auto"/>
        </w:rPr>
        <w:commentReference w:id="79"/>
      </w:r>
      <w:r>
        <w:t xml:space="preserve"> ionomic hits</w:t>
      </w:r>
      <w:commentRangeEnd w:id="80"/>
      <w:r w:rsidR="000D226B">
        <w:rPr>
          <w:rStyle w:val="CommentReference"/>
          <w:rFonts w:asciiTheme="minorHAnsi" w:eastAsiaTheme="minorHAnsi" w:hAnsiTheme="minorHAnsi" w:cs="Arial"/>
          <w:color w:val="auto"/>
        </w:rPr>
        <w:commentReference w:id="80"/>
      </w:r>
    </w:p>
    <w:p w14:paraId="49BC41C6" w14:textId="4B354426" w:rsidR="00BC497E" w:rsidRDefault="005E26BD" w:rsidP="007B42A1">
      <w:r>
        <w:t>One of</w:t>
      </w:r>
      <w:r w:rsidR="008C22D3">
        <w:t xml:space="preserve"> the </w:t>
      </w:r>
      <w:r>
        <w:t>high-confidence candidate</w:t>
      </w:r>
      <w:r w:rsidR="008C22D3">
        <w:t xml:space="preserve"> genes</w:t>
      </w:r>
      <w:r>
        <w:t xml:space="preserve">, which appeared in the HPO sets for </w:t>
      </w:r>
      <w:r w:rsidR="000561D7">
        <w:t>Cd</w:t>
      </w:r>
      <w:r>
        <w:t>,</w:t>
      </w:r>
      <w:r w:rsidR="008C22D3">
        <w:t xml:space="preserve"> is the Gibberellin (GA) signaling component and DELLA and GRAS-domain transcription factor </w:t>
      </w:r>
      <w:r w:rsidR="00453439" w:rsidRPr="00EB7EEB">
        <w:rPr>
          <w:i/>
        </w:rPr>
        <w:t>dwarf9</w:t>
      </w:r>
      <w:r w:rsidR="00453439">
        <w:t xml:space="preserve"> </w:t>
      </w:r>
      <w:r w:rsidR="008C22D3">
        <w:t>(</w:t>
      </w:r>
      <w:r w:rsidR="00490641">
        <w:t>GRMZM2G024973</w:t>
      </w:r>
      <w:r w:rsidR="00B63778">
        <w:t>,</w:t>
      </w:r>
      <w:r w:rsidR="00A91210">
        <w:t xml:space="preserve"> </w:t>
      </w:r>
      <w:r w:rsidR="00453439">
        <w:t>d</w:t>
      </w:r>
      <w:r w:rsidR="008C22D3">
        <w:t>9</w:t>
      </w:r>
      <w:r w:rsidR="00AA2A31">
        <w:t>)</w:t>
      </w:r>
      <w:r w:rsidR="006847D7">
        <w:t xml:space="preserve"> and was included in the HPO set for Cd in the ZmRoot network</w:t>
      </w:r>
      <w:r w:rsidR="00A570DC">
        <w:t xml:space="preserve"> </w:t>
      </w:r>
      <w:r w:rsidR="00A570DC" w:rsidRPr="00A570DC">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570DC" w:rsidRPr="00A570DC">
        <w:fldChar w:fldCharType="separate"/>
      </w:r>
      <w:r w:rsidR="00A570DC" w:rsidRPr="00A570DC">
        <w:rPr>
          <w:noProof/>
        </w:rPr>
        <w:t>(Winkler &amp; Freeling 1994)</w:t>
      </w:r>
      <w:r w:rsidR="00A570DC" w:rsidRPr="00A570DC">
        <w:fldChar w:fldCharType="end"/>
      </w:r>
      <w:r w:rsidR="008C22D3">
        <w:t>.</w:t>
      </w:r>
      <w:r w:rsidR="006A1DF4">
        <w:t xml:space="preserve"> </w:t>
      </w:r>
      <w:r w:rsidR="00917FCE" w:rsidRPr="00EB7EEB">
        <w:rPr>
          <w:i/>
        </w:rPr>
        <w:t>d</w:t>
      </w:r>
      <w:r w:rsidR="008C22D3" w:rsidRPr="00EB7EEB">
        <w:rPr>
          <w:i/>
        </w:rPr>
        <w:t>9</w:t>
      </w:r>
      <w:r w:rsidR="00CF780B">
        <w:t xml:space="preserve"> </w:t>
      </w:r>
      <w:r w:rsidR="008C22D3">
        <w:t>is one of two DELLA paralogs in the maize genome</w:t>
      </w:r>
      <w:r>
        <w:t xml:space="preserve"> (</w:t>
      </w:r>
      <w:r w:rsidR="008C22D3">
        <w:t xml:space="preserve">the other is </w:t>
      </w:r>
      <w:r w:rsidR="00453439" w:rsidRPr="00EB7EEB">
        <w:rPr>
          <w:i/>
        </w:rPr>
        <w:t>d</w:t>
      </w:r>
      <w:r w:rsidR="008C22D3" w:rsidRPr="00EB7EEB">
        <w:rPr>
          <w:i/>
        </w:rPr>
        <w:t>warf8</w:t>
      </w:r>
      <w:r>
        <w:t xml:space="preserve">, </w:t>
      </w:r>
      <w:r w:rsidR="005832BD">
        <w:t xml:space="preserve"> (</w:t>
      </w:r>
      <w:r w:rsidR="00453439" w:rsidRPr="00EB7EEB">
        <w:rPr>
          <w:i/>
        </w:rPr>
        <w:t>d</w:t>
      </w:r>
      <w:r w:rsidR="005832BD" w:rsidRPr="00EB7EEB">
        <w:rPr>
          <w:i/>
        </w:rPr>
        <w:t>8</w:t>
      </w:r>
      <w:r w:rsidR="005832BD">
        <w:t>)</w:t>
      </w:r>
      <w:r w:rsidR="008C22D3">
        <w:t xml:space="preserve">, both of which can be mutated to dominant negative forms </w:t>
      </w:r>
      <w:r>
        <w:t>that</w:t>
      </w:r>
      <w:r w:rsidR="008C22D3">
        <w:t xml:space="preserve"> display dwarf phenotypes and dramatic suppression of GA response. </w:t>
      </w:r>
      <w:r w:rsidR="00453439" w:rsidRPr="00EB7EEB">
        <w:rPr>
          <w:i/>
        </w:rPr>
        <w:t>d</w:t>
      </w:r>
      <w:r w:rsidR="008C22D3" w:rsidRPr="00EB7EEB">
        <w:rPr>
          <w:i/>
        </w:rPr>
        <w:t>9</w:t>
      </w:r>
      <w:r w:rsidR="008C22D3">
        <w:t xml:space="preserve"> </w:t>
      </w:r>
      <w:r>
        <w:t>was discovered among the hi</w:t>
      </w:r>
      <w:r w:rsidR="006E6C72">
        <w:t>gh-confidence candidates for Cd</w:t>
      </w:r>
      <w:r w:rsidR="008C22D3">
        <w:t xml:space="preserve"> while </w:t>
      </w:r>
      <w:r w:rsidR="00453439" w:rsidRPr="00EB7EEB">
        <w:rPr>
          <w:i/>
        </w:rPr>
        <w:t>d</w:t>
      </w:r>
      <w:r w:rsidR="008C22D3" w:rsidRPr="00EB7EEB">
        <w:rPr>
          <w:i/>
        </w:rPr>
        <w:t>8</w:t>
      </w:r>
      <w:r w:rsidR="008C22D3">
        <w:t xml:space="preserve"> </w:t>
      </w:r>
      <w:r>
        <w:t>was</w:t>
      </w:r>
      <w:r w:rsidR="008C22D3">
        <w:t xml:space="preserve"> not, though </w:t>
      </w:r>
      <w:r w:rsidR="0031575C">
        <w:t xml:space="preserve">both </w:t>
      </w:r>
      <w:r w:rsidR="00453439" w:rsidRPr="00EB7EEB">
        <w:rPr>
          <w:i/>
        </w:rPr>
        <w:t>d</w:t>
      </w:r>
      <w:r w:rsidR="002F25DE" w:rsidRPr="00EB7EEB">
        <w:rPr>
          <w:i/>
        </w:rPr>
        <w:t>8</w:t>
      </w:r>
      <w:r w:rsidR="002F25DE">
        <w:t xml:space="preserve"> </w:t>
      </w:r>
      <w:r w:rsidR="0031575C">
        <w:t xml:space="preserve">and </w:t>
      </w:r>
      <w:r w:rsidR="00453439" w:rsidRPr="00EB7EEB">
        <w:rPr>
          <w:i/>
        </w:rPr>
        <w:t>d</w:t>
      </w:r>
      <w:r w:rsidR="0031575C" w:rsidRPr="00EB7EEB">
        <w:rPr>
          <w:i/>
        </w:rPr>
        <w:t>9</w:t>
      </w:r>
      <w:r w:rsidR="0031575C">
        <w:t xml:space="preserve"> are</w:t>
      </w:r>
      <w:r w:rsidR="002F25DE">
        <w:t xml:space="preserve"> present in the root based co-expression network</w:t>
      </w:r>
      <w:r w:rsidR="00FF440E">
        <w:t xml:space="preserve"> (ZmRoot)</w:t>
      </w:r>
      <w:r w:rsidR="008C22D3">
        <w:t>. Given the indistinguishable phenotypes of the known</w:t>
      </w:r>
      <w:r w:rsidR="00917FCE">
        <w:t xml:space="preserve"> dominan</w:t>
      </w:r>
      <w:r w:rsidR="00C2329F">
        <w:t>t</w:t>
      </w:r>
      <w:r w:rsidR="008C22D3">
        <w:t xml:space="preserve"> D8 and D9 mutants, the most likely explanation for this result is that there was allelic variation for </w:t>
      </w:r>
      <w:r w:rsidR="00917FCE" w:rsidRPr="00EB7EEB">
        <w:rPr>
          <w:i/>
        </w:rPr>
        <w:t>d</w:t>
      </w:r>
      <w:r w:rsidR="008C22D3" w:rsidRPr="00EB7EEB">
        <w:rPr>
          <w:i/>
        </w:rPr>
        <w:t>9</w:t>
      </w:r>
      <w:r w:rsidR="008C22D3">
        <w:t xml:space="preserve"> in the GWAS panel, but not </w:t>
      </w:r>
      <w:r w:rsidR="00917FCE" w:rsidRPr="00EB7EEB">
        <w:rPr>
          <w:i/>
        </w:rPr>
        <w:t>d</w:t>
      </w:r>
      <w:r w:rsidR="008C22D3" w:rsidRPr="00EB7EEB">
        <w:rPr>
          <w:i/>
        </w:rPr>
        <w:t>8</w:t>
      </w:r>
      <w:r w:rsidR="008C22D3">
        <w:t xml:space="preserve">. </w:t>
      </w:r>
      <w:r w:rsidR="004F33CF" w:rsidRPr="004F33CF">
        <w:t>The GA biosynthetic enzyme Ent Kaurene synthase (GRMZM2G093</w:t>
      </w:r>
      <w:r w:rsidR="008E559C">
        <w:t xml:space="preserve">603) encoding the </w:t>
      </w:r>
      <w:r w:rsidR="008E559C" w:rsidRPr="00EB7EEB">
        <w:rPr>
          <w:i/>
        </w:rPr>
        <w:t>dwarf5</w:t>
      </w:r>
      <w:r w:rsidR="008E559C">
        <w:t xml:space="preserve">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However</w:t>
      </w:r>
      <w:r w:rsidR="002D396F">
        <w:t>,</w:t>
      </w:r>
      <w:r w:rsidR="00005604">
        <w:t xml:space="preserve"> there was only moderate, but positive co-expression between </w:t>
      </w:r>
      <w:r w:rsidR="00005604" w:rsidRPr="00EB7EEB">
        <w:rPr>
          <w:i/>
        </w:rPr>
        <w:t>dwarf5</w:t>
      </w:r>
      <w:r w:rsidR="00005604">
        <w:t xml:space="preserve"> and </w:t>
      </w:r>
      <w:r w:rsidR="00005604" w:rsidRPr="00EB7EEB">
        <w:rPr>
          <w:i/>
        </w:rPr>
        <w:t>d9</w:t>
      </w:r>
      <w:r w:rsidR="004F33CF">
        <w:t xml:space="preserve"> (</w:t>
      </w:r>
      <w:r w:rsidR="00493E27">
        <w:t xml:space="preserve">ZmRoot: </w:t>
      </w:r>
      <w:r w:rsidR="004F33CF">
        <w:t>Z=1.03</w:t>
      </w:r>
      <w:r w:rsidR="00F36C23">
        <w:t>;</w:t>
      </w:r>
      <w:r w:rsidR="00493E27">
        <w:t xml:space="preserve"> ZmPAN::</w:t>
      </w:r>
      <w:r w:rsidR="00005604">
        <w:t xml:space="preserve"> Z=1.04</w:t>
      </w:r>
      <w:r w:rsidR="004F33CF">
        <w:t>)</w:t>
      </w:r>
      <w:r w:rsidR="00093372">
        <w:t xml:space="preserve">. </w:t>
      </w:r>
      <w:r w:rsidR="004F33CF" w:rsidRPr="004F33CF">
        <w:t>This gene is required for the biosynthesis of bioactive GA via ent-Kaurene</w:t>
      </w:r>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Cd in seeds, with potential impacts on human health.</w:t>
      </w:r>
    </w:p>
    <w:p w14:paraId="7897849D" w14:textId="1E99E21E" w:rsidR="00BC497E" w:rsidRDefault="00BC497E" w:rsidP="00BC497E">
      <w:pPr>
        <w:pStyle w:val="Heading3"/>
      </w:pPr>
      <w:bookmarkStart w:id="81" w:name="_Ref484091798"/>
      <w:r>
        <w:t>Fig</w:t>
      </w:r>
      <w:r w:rsidR="00BA55F6">
        <w:t>.</w:t>
      </w:r>
      <w:r w:rsidR="00663C67">
        <w:t xml:space="preserve"> 9</w:t>
      </w:r>
      <w:bookmarkEnd w:id="81"/>
    </w:p>
    <w:p w14:paraId="67C768BA" w14:textId="2EEF6564" w:rsidR="00BC497E" w:rsidRDefault="00402BBA" w:rsidP="00BC497E">
      <w:pPr>
        <w:pStyle w:val="Heading4"/>
      </w:pPr>
      <w:r>
        <w:t>Ionomic profiles</w:t>
      </w:r>
      <w:r w:rsidR="00BC497E">
        <w:t xml:space="preserve"> of D8 and D9 mutants </w:t>
      </w:r>
    </w:p>
    <w:p w14:paraId="2DB77058" w14:textId="77777777" w:rsidR="009D3B04" w:rsidRDefault="00BC497E" w:rsidP="00BC497E">
      <w:r w:rsidRPr="00046958">
        <w:rPr>
          <w:highlight w:val="cyan"/>
        </w:rPr>
        <w:t xml:space="preserve">Explanation of </w:t>
      </w:r>
      <w:commentRangeStart w:id="82"/>
      <w:r w:rsidRPr="00046958">
        <w:rPr>
          <w:highlight w:val="cyan"/>
        </w:rPr>
        <w:t>boxplots</w:t>
      </w:r>
      <w:commentRangeEnd w:id="82"/>
      <w:r w:rsidR="00D66B87" w:rsidRPr="00046958">
        <w:rPr>
          <w:rStyle w:val="CommentReference"/>
          <w:highlight w:val="cyan"/>
        </w:rPr>
        <w:commentReference w:id="82"/>
      </w:r>
    </w:p>
    <w:p w14:paraId="5D29E627" w14:textId="2E9AD916" w:rsidR="00BC497E" w:rsidRDefault="009D3B04" w:rsidP="00BC497E">
      <w:r w:rsidRPr="009D3B04">
        <w:t>We used dominant GA-insensitive mutants of both of the DELLA domain genes to provide single-locus tests of the role of GA signaling in determining the seed ionome. Seeds from D9 and D8 and their null segregating sibling lines were grown in the field and kernels’ element profiles analyzed. The dominant D8-mpl and D9-</w:t>
      </w:r>
      <w:r w:rsidR="00453439">
        <w:t>1</w:t>
      </w:r>
      <w:r w:rsidRPr="009D3B04">
        <w:t xml:space="preserve"> alleles have roughly equivalent effects on above-ground plant growth and similar GA-insensitivity phenotypes </w:t>
      </w:r>
      <w:r w:rsidR="00A775A9">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775A9">
        <w:fldChar w:fldCharType="separate"/>
      </w:r>
      <w:r w:rsidR="00A775A9" w:rsidRPr="00A775A9">
        <w:rPr>
          <w:noProof/>
        </w:rPr>
        <w:t>(Winkler &amp; Freeling 1994)</w:t>
      </w:r>
      <w:r w:rsidR="00A775A9">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2607DF">
        <w:t>Fig. 9</w:t>
      </w:r>
      <w:r w:rsidR="00BB5C96">
        <w:fldChar w:fldCharType="end"/>
      </w:r>
      <w:r w:rsidR="00BB5C96">
        <w:t>)</w:t>
      </w:r>
      <w:r w:rsidRPr="009D3B04">
        <w:t>. Both dwarf lines had significantly different elemental compositions from their wild type siblings. A joint analysis revealed that Cu, Fe, P and Sr were higher in the dwarf lines</w:t>
      </w:r>
      <w:r w:rsidR="00CE04D4">
        <w:t xml:space="preserve"> (</w:t>
      </w:r>
      <w:r w:rsidR="00CE04D4" w:rsidRPr="004F3BDC">
        <w:rPr>
          <w:highlight w:val="yellow"/>
        </w:rPr>
        <w:t>p &lt; xxx, test</w:t>
      </w:r>
      <w:r w:rsidR="00CE04D4">
        <w:t>)</w:t>
      </w:r>
      <w:r w:rsidRPr="009D3B04">
        <w:t>. In addition to the elements that were different in the joint model, D9 was also significantly different for S. D8, which is expressed in roots at lower levels than D9 but many fold higher levels in shoots</w:t>
      </w:r>
      <w:r w:rsidR="00CE04D4">
        <w:t xml:space="preserve"> </w:t>
      </w:r>
      <w:r w:rsidR="00046958" w:rsidRPr="00046958">
        <w:rPr>
          <w:highlight w:val="cyan"/>
        </w:rPr>
        <w:t>[cite]</w:t>
      </w:r>
      <w:r w:rsidRPr="009D3B04">
        <w:t xml:space="preserve">, also was significantly greater in Mo accumulation. It is possible that D8 has a shoot-driven effect on Mo accumulation in the seed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Pr="009D3B04">
        <w:t xml:space="preserve"> identified a large effect QTL affecting Mo and containing the Mot1 gene </w:t>
      </w:r>
      <w:commentRangeStart w:id="83"/>
      <w:r w:rsidRPr="009D3B04">
        <w:t>a mere 22 Mb away from</w:t>
      </w:r>
      <w:commentRangeEnd w:id="83"/>
      <w:r w:rsidR="00710CD8">
        <w:rPr>
          <w:rStyle w:val="CommentReference"/>
        </w:rPr>
        <w:commentReference w:id="83"/>
      </w:r>
      <w:r w:rsidRPr="009D3B04">
        <w:t xml:space="preserve"> D8, the allele of which is unknown in the original D8 donor that was used to make the</w:t>
      </w:r>
      <w:r w:rsidR="008D61F9">
        <w:t xml:space="preserve"> BC2 population analyzed here. </w:t>
      </w:r>
      <w:r w:rsidRPr="009D3B04">
        <w:t>As such,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QTL that </w:t>
      </w:r>
      <w:r w:rsidR="003075BF">
        <w:t>was the basis for its discovery as a high-confidence candidate gene by Camoco, but our data suggests that both D8 and D9 have the potential for broad effects on ionomic phenotypes</w:t>
      </w:r>
      <w:r w:rsidR="003075BF" w:rsidRPr="009D3B04">
        <w:t>.</w:t>
      </w:r>
    </w:p>
    <w:p w14:paraId="59FCFFA6" w14:textId="44B8EA3C" w:rsidR="00FE70D4" w:rsidRDefault="00FE70D4" w:rsidP="00FE70D4">
      <w:pPr>
        <w:pStyle w:val="Heading3"/>
      </w:pPr>
      <w:bookmarkStart w:id="84" w:name="_Ref481757037"/>
      <w:bookmarkStart w:id="85" w:name="_Ref484529183"/>
      <w:r>
        <w:t>Fig.</w:t>
      </w:r>
      <w:r w:rsidR="00663C67">
        <w:t xml:space="preserve"> 10</w:t>
      </w:r>
      <w:bookmarkEnd w:id="84"/>
      <w:bookmarkEnd w:id="85"/>
    </w:p>
    <w:p w14:paraId="59E870A0" w14:textId="08964AFE" w:rsidR="00FE70D4" w:rsidRDefault="00FE70D4" w:rsidP="00FE70D4">
      <w:pPr>
        <w:pStyle w:val="Heading4"/>
      </w:pPr>
      <w:r>
        <w:t>Co-expression network</w:t>
      </w:r>
      <w:r w:rsidR="007B7880">
        <w:t xml:space="preserve"> for D9 and cadmium HPO genes</w:t>
      </w:r>
    </w:p>
    <w:p w14:paraId="1CA4A19B" w14:textId="4A76D09E" w:rsidR="00FE70D4" w:rsidRDefault="00FE70D4" w:rsidP="00FE70D4">
      <w:pPr>
        <w:pStyle w:val="Subtitle"/>
      </w:pPr>
      <w:r>
        <w:t xml:space="preserve">Co-expression interactions among high priority candidate (HPO) genes were identified in the ZmRoot network for Cadmium and visualized at several levels. Panel </w:t>
      </w:r>
      <w:r w:rsidR="002868BE">
        <w:rPr>
          <w:b/>
        </w:rPr>
        <w:t>A</w:t>
      </w:r>
      <w:r>
        <w:t xml:space="preserve"> shows local interactions among the 126 cadmium HPO genes</w:t>
      </w:r>
      <w:r w:rsidR="002868BE">
        <w:t xml:space="preserve"> (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r w:rsidR="00411F34">
        <w:t xml:space="preserve"> Circled genes show sets of genes with previously known roles in elemental accumulation.</w:t>
      </w:r>
    </w:p>
    <w:p w14:paraId="6196F5B2" w14:textId="43533569" w:rsidR="00186291" w:rsidRDefault="00972CDF" w:rsidP="00972CDF">
      <w:r>
        <w:t>Additional genes co</w:t>
      </w:r>
      <w:r w:rsidR="00C42CDD">
        <w:t>-</w:t>
      </w:r>
      <w:r>
        <w:t xml:space="preserve">expressed with </w:t>
      </w:r>
      <w:r w:rsidR="00F1229F">
        <w:t>D</w:t>
      </w:r>
      <w:r>
        <w:t xml:space="preserve">9 were investigated to determine which among these were associated with ionomic traits, </w:t>
      </w:r>
      <w:r w:rsidR="00DB754F">
        <w:t xml:space="preserve">and in </w:t>
      </w:r>
      <w:r>
        <w:t>particular</w:t>
      </w:r>
      <w:r w:rsidR="00DB754F">
        <w:t>,</w:t>
      </w:r>
      <w:r>
        <w:t xml:space="preserve"> seed Cd levels</w:t>
      </w:r>
      <w:r w:rsidR="006E3C50">
        <w:t xml:space="preserve">. In the ZmRoot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2607DF">
        <w:t>Fig. 10</w:t>
      </w:r>
      <w:r w:rsidR="00423A57">
        <w:fldChar w:fldCharType="end"/>
      </w:r>
      <w:r w:rsidR="000E1563">
        <w:t>A</w:t>
      </w:r>
      <w:r w:rsidR="00423A57">
        <w:t>)</w:t>
      </w:r>
      <w:r>
        <w:t>.</w:t>
      </w:r>
      <w:r w:rsidR="000E1563">
        <w:t xml:space="preserve"> </w:t>
      </w:r>
      <w:r>
        <w:t xml:space="preserve"> Among these were two other GRAS domain transcription factors including one of the maize Shortroot paralogs</w:t>
      </w:r>
      <w:r w:rsidR="00BB2152">
        <w:t xml:space="preserve"> (GRMZM2G132794)</w:t>
      </w:r>
      <w:r>
        <w:t xml:space="preserve"> and a second GRAS domain transcription factor</w:t>
      </w:r>
      <w:r w:rsidR="00BB2152">
        <w:t xml:space="preserve"> (GRMZM2G079470)</w:t>
      </w:r>
      <w:r>
        <w:t>. Both of these, as well as the presence of many cell cycle genes among the co</w:t>
      </w:r>
      <w:r w:rsidR="00C72BCE">
        <w:t>-</w:t>
      </w:r>
      <w:r>
        <w:t>expressed genes and ionomics trait affecting genes, raised the possibility that, like in Arabidopsis (</w:t>
      </w:r>
      <w:r w:rsidRPr="00186291">
        <w:rPr>
          <w:highlight w:val="cyan"/>
        </w:rPr>
        <w:t>REF FIT IRT</w:t>
      </w:r>
      <w:r>
        <w:t>), DELLA-dependent processes responsive to GA both shape the architecture of the root and the ionome</w:t>
      </w:r>
      <w:r w:rsidR="00DB754F">
        <w:t xml:space="preserve"> </w:t>
      </w:r>
      <w:r w:rsidR="00B70C94" w:rsidRPr="00B70C94">
        <w:rPr>
          <w:highlight w:val="cyan"/>
        </w:rPr>
        <w:t>[Cite]</w:t>
      </w:r>
      <w:r>
        <w:t xml:space="preserve">. In Arabidopsis, DELLA expression disrupts Fe uptake and loss of DELLA prevents some of Fe-deficiency mediated root growth suppression. Our finding that constitutive DELLA activity in the roots, affected by the D9-1 and D8-mpl mutants, </w:t>
      </w:r>
      <w:commentRangeStart w:id="86"/>
      <w:r>
        <w:t xml:space="preserve">resulted in excess Fe </w:t>
      </w:r>
      <w:commentRangeEnd w:id="86"/>
      <w:r w:rsidR="00DB754F">
        <w:rPr>
          <w:rStyle w:val="CommentReference"/>
        </w:rPr>
        <w:commentReference w:id="86"/>
      </w:r>
      <w:r>
        <w:t xml:space="preserve">points to a conserved role for the DELLA domain transcription factors and GA signaling in Fe homeostasis in maize, a plant with an entirely different Fe </w:t>
      </w:r>
      <w:commentRangeStart w:id="87"/>
      <w:r>
        <w:t xml:space="preserve">uptake system </w:t>
      </w:r>
      <w:commentRangeEnd w:id="87"/>
      <w:r w:rsidR="006C4ECD">
        <w:rPr>
          <w:rStyle w:val="CommentReference"/>
        </w:rPr>
        <w:commentReference w:id="87"/>
      </w:r>
      <w:r>
        <w:t xml:space="preserve">than </w:t>
      </w:r>
      <w:r w:rsidRPr="00891C4A">
        <w:rPr>
          <w:i/>
        </w:rPr>
        <w:t>A. thaliana</w:t>
      </w:r>
      <w:r>
        <w:t xml:space="preserve">. However, the direction of the effect was opposite to that observed in </w:t>
      </w:r>
      <w:r w:rsidRPr="00891C4A">
        <w:rPr>
          <w:i/>
        </w:rPr>
        <w:t>A. thaliana</w:t>
      </w:r>
      <w:r>
        <w:t xml:space="preserve">. Future research into the targets of the DELLA proteins in maize will be required to further address these differences. </w:t>
      </w:r>
    </w:p>
    <w:p w14:paraId="5A7B11D4" w14:textId="4D8F075C" w:rsidR="00C022C8" w:rsidRDefault="00972CDF" w:rsidP="006804EA">
      <w:r>
        <w:t>Remarkably, the HPO co</w:t>
      </w:r>
      <w:r w:rsidR="00A9686B">
        <w:t>-</w:t>
      </w:r>
      <w:r>
        <w:t xml:space="preserve">expression network associated with D9 also contained three genes with expected roles in the biosynthesis and polymerization </w:t>
      </w:r>
      <w:commentRangeStart w:id="88"/>
      <w:r>
        <w:t>of phenylpropanoids</w:t>
      </w:r>
      <w:commentRangeEnd w:id="88"/>
      <w:r w:rsidR="006C4ECD">
        <w:rPr>
          <w:rStyle w:val="CommentReference"/>
        </w:rPr>
        <w:commentReference w:id="88"/>
      </w:r>
      <w:r>
        <w:t xml:space="preserve">. </w:t>
      </w:r>
      <w:commentRangeStart w:id="89"/>
      <w:r>
        <w:t xml:space="preserve">The successive steps </w:t>
      </w:r>
      <w:commentRangeEnd w:id="89"/>
      <w:r w:rsidR="00DA6EA3">
        <w:rPr>
          <w:rStyle w:val="CommentReference"/>
        </w:rPr>
        <w:commentReference w:id="89"/>
      </w:r>
      <w:r>
        <w:t>of CCR1 (GRMZM2G131205) and the maize LigB paralog (GRMZM2G078500) as well as a laccase paralog were co</w:t>
      </w:r>
      <w:r w:rsidR="00A9686B">
        <w:t>-</w:t>
      </w:r>
      <w:r>
        <w:t>expressed with D9</w:t>
      </w:r>
      <w:r w:rsidR="00450ACB">
        <w:t xml:space="preserve"> (</w:t>
      </w:r>
      <w:r w:rsidR="003E56D1">
        <w:t>GRMZM2G336337</w:t>
      </w:r>
      <w:r w:rsidR="00450ACB">
        <w:t>)</w:t>
      </w:r>
      <w:r>
        <w:t xml:space="preserve">. LigB, which in Angiosperms is only known to be required for the formation of a </w:t>
      </w:r>
      <w:commentRangeStart w:id="90"/>
      <w:r>
        <w:t>pioneer s</w:t>
      </w:r>
      <w:commentRangeEnd w:id="90"/>
      <w:r w:rsidR="006C4ECD">
        <w:rPr>
          <w:rStyle w:val="CommentReference"/>
        </w:rPr>
        <w:commentReference w:id="90"/>
      </w:r>
      <w:r>
        <w:t xml:space="preserve">pecialized metabolite of no known function in </w:t>
      </w:r>
      <w:r w:rsidRPr="00891C4A">
        <w:rPr>
          <w:i/>
        </w:rPr>
        <w:t>A. thaliana</w:t>
      </w:r>
      <w:r w:rsidR="00EC3DC7">
        <w:t>,</w:t>
      </w:r>
      <w:r>
        <w:t xml:space="preserve"> was linked to QTL for multiple ions including Cd, Mn, Zn, and Ni. CCR1, however, was only found for Cd with a very strong effect </w:t>
      </w:r>
      <w:commentRangeStart w:id="91"/>
      <w:r>
        <w:t xml:space="preserve">if summed across multiple </w:t>
      </w:r>
      <w:commentRangeStart w:id="92"/>
      <w:r>
        <w:t>SNPs</w:t>
      </w:r>
      <w:commentRangeEnd w:id="92"/>
      <w:r w:rsidR="002851CD">
        <w:rPr>
          <w:rStyle w:val="CommentReference"/>
        </w:rPr>
        <w:commentReference w:id="92"/>
      </w:r>
      <w:commentRangeEnd w:id="91"/>
      <w:r w:rsidR="00EC3DC7">
        <w:rPr>
          <w:rStyle w:val="CommentReference"/>
        </w:rPr>
        <w:commentReference w:id="91"/>
      </w:r>
      <w:r>
        <w:t>. The Laccase 12 gene (GRMZM2G336337</w:t>
      </w:r>
      <w:r w:rsidR="006E1DB2">
        <w:t>)</w:t>
      </w:r>
      <w:r>
        <w:t xml:space="preserve"> was also a multi-ionomic hit with linked SNPs affecting Cd</w:t>
      </w:r>
      <w:r w:rsidRPr="002851CD">
        <w:rPr>
          <w:highlight w:val="cyan"/>
        </w:rPr>
        <w:t>,</w:t>
      </w:r>
      <w:commentRangeStart w:id="93"/>
      <w:r w:rsidRPr="002851CD">
        <w:rPr>
          <w:highlight w:val="cyan"/>
        </w:rPr>
        <w:t xml:space="preserve"> Fe, and P</w:t>
      </w:r>
      <w:commentRangeEnd w:id="93"/>
      <w:r w:rsidR="00BB2D41">
        <w:rPr>
          <w:rStyle w:val="CommentReference"/>
        </w:rPr>
        <w:commentReference w:id="93"/>
      </w:r>
      <w:r>
        <w:t>.</w:t>
      </w:r>
    </w:p>
    <w:p w14:paraId="7FE90DEB" w14:textId="10D488DD" w:rsidR="00940164" w:rsidRDefault="00940164" w:rsidP="006804EA">
      <w:r>
        <w:t xml:space="preserve">Patterns of co-expression for D9 also were found in the ZmPAN network. Consistent with the hypothesis that maize DELLA regulated the type II iron uptake mechanism used by grasses, the </w:t>
      </w:r>
      <w:commentRangeStart w:id="94"/>
      <w:r>
        <w:t>nicotianamine</w:t>
      </w:r>
      <w:commentRangeEnd w:id="94"/>
      <w:r w:rsidR="006C4ECD">
        <w:rPr>
          <w:rStyle w:val="CommentReference"/>
        </w:rPr>
        <w:commentReference w:id="94"/>
      </w:r>
      <w:r>
        <w:t xml:space="preserve"> syntase3 gene (GRMZM2G439195, ZmPAN-Cd, </w:t>
      </w:r>
      <w:commentRangeStart w:id="95"/>
      <w:r>
        <w:t>??-Al</w:t>
      </w:r>
      <w:commentRangeEnd w:id="95"/>
      <w:r>
        <w:rPr>
          <w:rStyle w:val="CommentReference"/>
        </w:rPr>
        <w:commentReference w:id="95"/>
      </w:r>
      <w:r>
        <w:t xml:space="preserve">), </w:t>
      </w:r>
      <w:r w:rsidR="006E1DB2">
        <w:t>which is</w:t>
      </w:r>
      <w:r>
        <w:t xml:space="preserve"> required for making the type II iron chelators</w:t>
      </w:r>
      <w:r w:rsidR="006E1DB2">
        <w:t>,</w:t>
      </w:r>
      <w:r>
        <w:t xml:space="preserve"> was both a Cd GWAS hit and substantially co-expressed with D9 in the ZmPAN network such that it contributed to the identification of D9 as an HPO gene for Cd.</w:t>
      </w:r>
    </w:p>
    <w:p w14:paraId="570CF47C" w14:textId="77777777" w:rsidR="006E1DB2" w:rsidRDefault="006E1DB2" w:rsidP="006804EA">
      <w:bookmarkStart w:id="96" w:name="_Ref469995568"/>
      <w:r>
        <w:rPr>
          <w:rStyle w:val="CommentReference"/>
        </w:rPr>
        <w:commentReference w:id="97"/>
      </w:r>
    </w:p>
    <w:p w14:paraId="4B5173AE" w14:textId="067F5A65" w:rsidR="006B33EA" w:rsidRDefault="006B33EA" w:rsidP="006804EA">
      <w:pPr>
        <w:pStyle w:val="Heading1"/>
      </w:pPr>
      <w:bookmarkStart w:id="98" w:name="_Ref487125611"/>
      <w:r>
        <w:t>Discussion</w:t>
      </w:r>
      <w:bookmarkEnd w:id="96"/>
      <w:bookmarkEnd w:id="98"/>
    </w:p>
    <w:p w14:paraId="35632E01" w14:textId="6CB8E987"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72DEBF4D" w14:textId="59E965F5"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99"/>
      <w:r>
        <w:t>gene expression data</w:t>
      </w:r>
      <w:commentRangeEnd w:id="99"/>
      <w:r w:rsidR="00413505">
        <w:rPr>
          <w:rStyle w:val="CommentReference"/>
        </w:rPr>
        <w:commentReference w:id="99"/>
      </w:r>
      <w:r>
        <w:t>, which can be readily collected now for most species of interest, to add an important interpretation and prioritization filte</w:t>
      </w:r>
      <w:r w:rsidR="002F0734">
        <w:t>r to the output of a GWA study.</w:t>
      </w:r>
    </w:p>
    <w:p w14:paraId="6867D209" w14:textId="0131F9A4" w:rsidR="004C123B" w:rsidRDefault="004C123B" w:rsidP="004C123B">
      <w:r>
        <w:t xml:space="preserve">We demonstrate that Camoco was able to identify subsets of genes that were linked to candidate SNPs and also exhibit strong co-expression with genes near other candidate SNPs. The resulting prioritized gene sets reflect sets of co-regulated genes that can potentially be used to infer a broader biological process in which genetic variation can affect the phenotype of interest. Indeed, using Camoco, we found strong evidence for such gene sets in </w:t>
      </w:r>
      <w:r w:rsidR="00413505">
        <w:t>13</w:t>
      </w:r>
      <w:r>
        <w:t xml:space="preserve"> of 17 elemental accumulation phenotypes we examined. These small sets of genes represent a small fraction of the candidates implicated by the GWAS for each phenotype, and we note that the large majority of our HPO genes were not the closest genes to the identified SNPs, and thus, would not have been identified using the simple approach of identifying the genes closest to each marker SNP </w:t>
      </w:r>
      <w:commentRangeStart w:id="100"/>
      <w:r>
        <w:t>(</w:t>
      </w:r>
      <w:r w:rsidRPr="002F0734">
        <w:rPr>
          <w:highlight w:val="cyan"/>
        </w:rPr>
        <w:t>cite supp evidence?).</w:t>
      </w:r>
      <w:r>
        <w:t xml:space="preserve"> </w:t>
      </w:r>
      <w:commentRangeEnd w:id="100"/>
      <w:r w:rsidR="00705253">
        <w:rPr>
          <w:rStyle w:val="CommentReference"/>
        </w:rPr>
        <w:commentReference w:id="100"/>
      </w:r>
      <w:r>
        <w:t xml:space="preserve">It is important to note that our approach will necessarily fail at identifying some real causal genes. P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 </w:t>
      </w:r>
      <w:commentRangeStart w:id="101"/>
      <w:r w:rsidRPr="0011301D">
        <w:rPr>
          <w:highlight w:val="cyan"/>
        </w:rPr>
        <w:t xml:space="preserve">&lt;optional:  </w:t>
      </w:r>
      <w:commentRangeEnd w:id="101"/>
      <w:r w:rsidR="00413505">
        <w:rPr>
          <w:rStyle w:val="CommentReference"/>
        </w:rPr>
        <w:commentReference w:id="101"/>
      </w:r>
      <w:r w:rsidRPr="0011301D">
        <w:rPr>
          <w:highlight w:val="cyan"/>
        </w:rPr>
        <w:t>point out some of the obvious example candidate genes that we miss&gt;</w:t>
      </w:r>
    </w:p>
    <w:p w14:paraId="71F18E31" w14:textId="03717BDF" w:rsidR="004C123B" w:rsidRDefault="004C123B" w:rsidP="004C123B">
      <w:r>
        <w:t xml:space="preserve">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s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2607DF">
        <w:t>Fig. 5</w:t>
      </w:r>
      <w:r w:rsidR="00B60444">
        <w:rPr>
          <w:highlight w:val="cyan"/>
        </w:rPr>
        <w:fldChar w:fldCharType="end"/>
      </w:r>
      <w:r>
        <w:t>, this analysi</w:t>
      </w:r>
      <w:r w:rsidR="00300B7C">
        <w:t>s suggests a sensitivity of ~40</w:t>
      </w:r>
      <w:r>
        <w:t xml:space="preserve">% using a SNP-to-gene mapping rule of </w:t>
      </w:r>
      <w:commentRangeStart w:id="102"/>
      <w:r>
        <w:t>+</w:t>
      </w:r>
      <w:r w:rsidR="00300B7C">
        <w:t>/-500 kb and up to 2</w:t>
      </w:r>
      <w:r>
        <w:t xml:space="preserve"> </w:t>
      </w:r>
      <w:commentRangeEnd w:id="102"/>
      <w:r>
        <w:rPr>
          <w:rStyle w:val="CommentReference"/>
        </w:rPr>
        <w:commentReference w:id="102"/>
      </w:r>
      <w:r>
        <w:t>flanking genes</w:t>
      </w:r>
      <w:r w:rsidR="00300B7C">
        <w:t xml:space="preserve"> (nearly 75% false candidates due to SNP-to-gene mapping)</w:t>
      </w:r>
      <w:r>
        <w:t xml:space="preserve">. This result suggests that we would not be likely to discover processes as coherent as GO terms if linkage extended beyond this point. Intriguingly, when we actually went to apply our Camoco system to GWAS-identified loci for the ionomic traits, we observed some surprising results. At the same window/flank parameter setting noted above, we were able to make significant discoveries </w:t>
      </w:r>
      <w:commentRangeStart w:id="103"/>
      <w:r>
        <w:t xml:space="preserve">for </w:t>
      </w:r>
      <w:r w:rsidRPr="0011301D">
        <w:rPr>
          <w:highlight w:val="cyan"/>
        </w:rPr>
        <w:t>xxx</w:t>
      </w:r>
      <w:r>
        <w:t xml:space="preserve"> of </w:t>
      </w:r>
      <w:r w:rsidRPr="0011301D">
        <w:rPr>
          <w:highlight w:val="cyan"/>
        </w:rPr>
        <w:t>yyy</w:t>
      </w:r>
      <w:r>
        <w:t xml:space="preserve"> elements using the </w:t>
      </w:r>
      <w:r w:rsidRPr="0011301D">
        <w:rPr>
          <w:highlight w:val="cyan"/>
        </w:rPr>
        <w:t>xxx</w:t>
      </w:r>
      <w:r>
        <w:t xml:space="preserve"> metric based on the </w:t>
      </w:r>
      <w:r w:rsidRPr="0011301D">
        <w:rPr>
          <w:highlight w:val="cyan"/>
        </w:rPr>
        <w:t>yyy</w:t>
      </w:r>
      <w:r>
        <w:t xml:space="preserve"> </w:t>
      </w:r>
      <w:commentRangeEnd w:id="103"/>
      <w:r w:rsidR="00850126">
        <w:rPr>
          <w:rStyle w:val="CommentReference"/>
        </w:rPr>
        <w:commentReference w:id="103"/>
      </w:r>
      <w:r>
        <w:t xml:space="preserve">network. This success rate is substantially higher than predicted by our GO simulations at the same window/flanking gene parameter setting. We speculate that this conservative estimation of Camoco’s performance is most likely due to the relatively poor quality of the GO annotations we used for our evaluation. There are likely a large number of processes for which the genes simply are not functionally coherent. Our analysis with Camoco suggests that the loci implicated by these ionomic GWAS loci are actually more coherent than maize genes co-annotated to many GO terms. Indeed one of the key motivations of our approach was that crop genomes like maize have limited GO annotation, and this result emphasizes the extent of this limitation. This reflects both limitations in our understanding of the molecular genetics of maize, but also a lack of species-specific curation, </w:t>
      </w:r>
      <w:commentRangeStart w:id="104"/>
      <w:commentRangeStart w:id="105"/>
      <w:r>
        <w:t xml:space="preserve">which is not surprising given the limited funding </w:t>
      </w:r>
      <w:commentRangeStart w:id="106"/>
      <w:r>
        <w:t>available for such efforts</w:t>
      </w:r>
      <w:commentRangeEnd w:id="104"/>
      <w:r w:rsidR="0011301D">
        <w:rPr>
          <w:rStyle w:val="CommentReference"/>
        </w:rPr>
        <w:commentReference w:id="104"/>
      </w:r>
      <w:commentRangeEnd w:id="106"/>
      <w:r w:rsidR="0090234A">
        <w:rPr>
          <w:rStyle w:val="CommentReference"/>
        </w:rPr>
        <w:commentReference w:id="106"/>
      </w:r>
      <w:r>
        <w:t xml:space="preserve">. </w:t>
      </w:r>
      <w:commentRangeEnd w:id="105"/>
      <w:r w:rsidR="007F0396">
        <w:rPr>
          <w:rStyle w:val="CommentReference"/>
        </w:rPr>
        <w:commentReference w:id="105"/>
      </w:r>
    </w:p>
    <w:p w14:paraId="5AE8CF5B" w14:textId="590ECF2C" w:rsidR="004C123B" w:rsidRDefault="004C123B" w:rsidP="004C123B">
      <w:r>
        <w:t xml:space="preserve">Beyond highlighting the challenges of a genome lacking functional annotation, these results also suggest an interesting direction for future work. Despite the limited GO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 but there are several other crop species with rich population genetic resources with limited genome functional annotation that could benefit from this approach as well.</w:t>
      </w:r>
    </w:p>
    <w:p w14:paraId="3067C315" w14:textId="77777777" w:rsidR="004C123B" w:rsidRDefault="004C123B" w:rsidP="004C123B">
      <w:pPr>
        <w:pStyle w:val="Heading2"/>
      </w:pPr>
      <w:r>
        <w:t>Co-expression context matters</w:t>
      </w:r>
    </w:p>
    <w:p w14:paraId="5EBB998D" w14:textId="10969559" w:rsidR="004C123B" w:rsidRPr="004C123B" w:rsidRDefault="004C123B" w:rsidP="004C123B">
      <w:r>
        <w:t xml:space="preserve">Using our Camoco approach, we evaluated 17 ionomic traits for </w:t>
      </w:r>
      <w:commentRangeStart w:id="107"/>
      <w:r>
        <w:t>overlap</w:t>
      </w:r>
      <w:commentRangeEnd w:id="107"/>
      <w:r w:rsidR="0090234A">
        <w:rPr>
          <w:rStyle w:val="CommentReference"/>
        </w:rPr>
        <w:commentReference w:id="107"/>
      </w:r>
      <w:r>
        <w:t xml:space="preserve"> with three different co-expression networks. While the networks exhibited similar enrichment for co-expression among genes within GO terms (</w:t>
      </w:r>
      <w:r>
        <w:fldChar w:fldCharType="begin"/>
      </w:r>
      <w:r>
        <w:instrText xml:space="preserve"> REF _Ref458774860 \h </w:instrText>
      </w:r>
      <w:r>
        <w:fldChar w:fldCharType="separate"/>
      </w:r>
      <w:r w:rsidR="002607DF">
        <w:t>Table 1</w:t>
      </w:r>
      <w:r>
        <w:fldChar w:fldCharType="end"/>
      </w:r>
      <w:r>
        <w:t>), suggesting they were of similar quality, the performance of these networks varied substantially when used to prioritize candidate genes from the set of maize grain ionome GWAS. The two co-expression networks generated from expression profiles collected across a diverse set of individuals (ZmRoot, ZmPAN)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suggested a similar level of enrichment for co-expression relationships among genes involved in the same biological processes. Our results indicate that the processes underlying the genotypic variation associated with traits captured by GWAS are better captured by transcriptional variation observed across genetically diverse individuals. Indeed, we saw that although the networks captured similar levels of GO term enrichment</w:t>
      </w:r>
      <w:r w:rsidR="009376EB">
        <w:t xml:space="preserve"> </w:t>
      </w:r>
      <w:r w:rsidR="009376EB">
        <w:fldChar w:fldCharType="begin"/>
      </w:r>
      <w:r w:rsidR="009376EB">
        <w:instrText xml:space="preserve"> REF _Ref458774860 \h </w:instrText>
      </w:r>
      <w:r w:rsidR="009376EB">
        <w:fldChar w:fldCharType="separate"/>
      </w:r>
      <w:r w:rsidR="002607DF">
        <w:t>Table 1</w:t>
      </w:r>
      <w:r w:rsidR="009376EB">
        <w:fldChar w:fldCharType="end"/>
      </w:r>
      <w:r>
        <w:t>, the actual GO terms that drove that enrichment are quite different (</w:t>
      </w:r>
      <w:r w:rsidR="009376EB">
        <w:fldChar w:fldCharType="begin"/>
      </w:r>
      <w:r w:rsidR="009376EB">
        <w:instrText xml:space="preserve"> REF _Ref479246505 \h </w:instrText>
      </w:r>
      <w:r w:rsidR="009376EB">
        <w:fldChar w:fldCharType="separate"/>
      </w:r>
      <w:r w:rsidR="002607DF">
        <w:t>Supp. Table 1</w:t>
      </w:r>
      <w:r w:rsidR="009376EB">
        <w:fldChar w:fldCharType="end"/>
      </w:r>
      <w:r>
        <w:t>), which is consistent with our previous anal</w:t>
      </w:r>
      <w:r w:rsidR="009029D0">
        <w:t xml:space="preserve">ysis of co-expression networks </w:t>
      </w:r>
      <w:r w:rsidR="009029D0">
        <w:fldChar w:fldCharType="begin" w:fldLock="1"/>
      </w:r>
      <w:r w:rsidR="0008296B">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9029D0">
        <w:fldChar w:fldCharType="separate"/>
      </w:r>
      <w:r w:rsidR="009029D0" w:rsidRPr="009029D0">
        <w:rPr>
          <w:noProof/>
        </w:rPr>
        <w:t>(Robert J. Schaefer, Briskine, Springer &amp; Myers 2014)</w:t>
      </w:r>
      <w:r w:rsidR="009029D0">
        <w:fldChar w:fldCharType="end"/>
      </w:r>
      <w:r>
        <w:t xml:space="preserve">. Between the two co-expression networks based on expression variation across individuals, we also observed </w:t>
      </w:r>
      <w:commentRangeStart w:id="108"/>
      <w:r>
        <w:t>interesting</w:t>
      </w:r>
      <w:commentRangeEnd w:id="108"/>
      <w:r w:rsidR="0090234A">
        <w:rPr>
          <w:rStyle w:val="CommentReference"/>
        </w:rPr>
        <w:commentReference w:id="108"/>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2607DF">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 xml:space="preserve">e (which were measured in kernels). The difference between the performance of these two networks was modest, however, and much less significant than the difference between the developmental/tissue atlas-derived network and the diverse genotype-derived network. We also note that the performance of the ZmRoot versus the ZmPAN network was quite different depending on which network metric we used. Specifically, performance of the ZmRoot network was dependent on the density metric while performance of the ZmPAN network was dependent on </w:t>
      </w:r>
      <w:commentRangeStart w:id="109"/>
      <w:r>
        <w:t xml:space="preserve">the locality metric </w:t>
      </w:r>
      <w:commentRangeEnd w:id="109"/>
      <w:r w:rsidR="00A53A40">
        <w:rPr>
          <w:rStyle w:val="CommentReference"/>
        </w:rPr>
        <w:commentReference w:id="109"/>
      </w:r>
      <w:r>
        <w:t>(</w:t>
      </w:r>
      <w:r w:rsidR="00D623D2">
        <w:fldChar w:fldCharType="begin"/>
      </w:r>
      <w:r w:rsidR="00D623D2">
        <w:instrText xml:space="preserve"> REF _Ref485996339 \h </w:instrText>
      </w:r>
      <w:r w:rsidR="00D623D2">
        <w:fldChar w:fldCharType="separate"/>
      </w:r>
      <w:r w:rsidR="002607DF">
        <w:t>Table 4</w:t>
      </w:r>
      <w:r w:rsidR="00D623D2">
        <w:fldChar w:fldCharType="end"/>
      </w:r>
      <w:r>
        <w:t xml:space="preserve">), which is worth future investigation. In general, our results strongly suggest that co-expression networks derived from expression profiling of genetically diverse individuals as opposed to deep expression atlases derived from focus on a single reference genotype, will be more powerful for interpreting candidate genetic loci associated with phenotypes. Furthermore, our findings suggest that where it is possible to identify relevant tissues for a phenotype of interest, tissue-specific expression profiling across genetically diverse individuals is an effective strategy. This has important implications for data generation efforts in other species. </w:t>
      </w:r>
    </w:p>
    <w:p w14:paraId="05A8F953" w14:textId="09F3D2F0" w:rsidR="00C42754" w:rsidRDefault="00C42754" w:rsidP="006804EA">
      <w:pPr>
        <w:pStyle w:val="Heading1"/>
      </w:pPr>
      <w:r>
        <w:t>Conclusion</w:t>
      </w:r>
    </w:p>
    <w:p w14:paraId="3DCDB15A" w14:textId="3694352F"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specific candidate genes that </w:t>
      </w:r>
      <w:r w:rsidR="00F87269">
        <w:t>have previously been described to affect the plant ionome. We validated ou</w:t>
      </w:r>
      <w:r w:rsidR="00DB1E93">
        <w:t xml:space="preserve">r approach </w:t>
      </w:r>
      <w:r w:rsidR="00BF75F4">
        <w:t>through</w:t>
      </w:r>
      <w:r w:rsidR="00DB1E93">
        <w:t xml:space="preserve"> mutant analysis, </w:t>
      </w:r>
      <w:r w:rsidR="00FD5569">
        <w:t>and confirmed that variants at</w:t>
      </w:r>
      <w:r w:rsidR="00DB1E93">
        <w:t xml:space="preserve"> the D9 locu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229F3AB3" w14:textId="77777777" w:rsidR="00400A66" w:rsidRPr="00400A66" w:rsidRDefault="006B33EA" w:rsidP="006804EA">
      <w:pPr>
        <w:pStyle w:val="Heading1"/>
      </w:pPr>
      <w:bookmarkStart w:id="110" w:name="_Ref463088833"/>
      <w:r>
        <w:t>Materials and Methods</w:t>
      </w:r>
      <w:bookmarkEnd w:id="110"/>
    </w:p>
    <w:p w14:paraId="1C9AC287" w14:textId="1FC57653" w:rsidR="008D2BA7" w:rsidRDefault="008D2BA7" w:rsidP="00B341BD">
      <w:pPr>
        <w:pStyle w:val="Heading2"/>
      </w:pPr>
      <w:r>
        <w:t>Software implementation of Camoco</w:t>
      </w:r>
    </w:p>
    <w:p w14:paraId="755911A9" w14:textId="09E5B720"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6C42C937" w14:textId="188F841D"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4F826512" w14:textId="77777777" w:rsidR="00746B7C" w:rsidRDefault="004B7D5A" w:rsidP="008D2BA7">
      <w:r>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54CBFA64" w14:textId="76E9B767" w:rsidR="004B7D5A" w:rsidRDefault="0047593C" w:rsidP="008D2BA7">
      <w:hyperlink r:id="rId11" w:history="1">
        <w:r w:rsidR="00B341BD" w:rsidRPr="00AD382F">
          <w:rPr>
            <w:rStyle w:val="Hyperlink"/>
            <w:color w:val="034990" w:themeColor="hyperlink" w:themeShade="BF"/>
          </w:rPr>
          <w:t>http://github.com/schae234/Camoco</w:t>
        </w:r>
      </w:hyperlink>
      <w:r w:rsidR="004B7D5A">
        <w:t>.</w:t>
      </w:r>
    </w:p>
    <w:p w14:paraId="7F2DD929" w14:textId="29DAD299" w:rsidR="00164372" w:rsidRDefault="00164372" w:rsidP="008D2BA7">
      <w:r>
        <w:t>Camoco version 0.5.0 was used here.</w:t>
      </w:r>
    </w:p>
    <w:p w14:paraId="04506F23" w14:textId="28F8218A" w:rsidR="00B341BD" w:rsidRPr="00B87472" w:rsidRDefault="0031705A" w:rsidP="00B341BD">
      <w:pPr>
        <w:pStyle w:val="Heading2"/>
      </w:pPr>
      <w:r>
        <w:t>Construction quality control</w:t>
      </w:r>
      <w:r w:rsidR="00B341BD">
        <w:t xml:space="preserve"> of co-expression networks</w:t>
      </w:r>
    </w:p>
    <w:p w14:paraId="7F1222B3" w14:textId="6419228D"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4E7BE8B0" w14:textId="1BD1462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2607DF">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2607DF">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2607DF">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55434F2F" w14:textId="12B6A48A"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2607DF">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2607DF">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133FA6AB" w14:textId="3B3737FB" w:rsidR="007255FD" w:rsidRDefault="00330ED2" w:rsidP="006804EA">
      <w:pPr>
        <w:pStyle w:val="Heading3"/>
      </w:pPr>
      <w:r>
        <w:t>Zm</w:t>
      </w:r>
      <w:r w:rsidR="004645C0">
        <w:t>SAM: A Maize RNA-S</w:t>
      </w:r>
      <w:r w:rsidRPr="004E79F7">
        <w:t>eq Tissue Atlas co-expression networ</w:t>
      </w:r>
      <w:r>
        <w:t>k</w:t>
      </w:r>
    </w:p>
    <w:p w14:paraId="611D0CCC" w14:textId="4B083D52"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2607DF">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346B09F6" w14:textId="00588A70" w:rsidR="00101EAA" w:rsidRPr="00456B26" w:rsidRDefault="00DF6622" w:rsidP="006804EA">
      <w:r>
        <w:fldChar w:fldCharType="begin"/>
      </w:r>
      <w:r>
        <w:instrText xml:space="preserve"> REF _Ref447013895 \h  \* MERGEFORMAT </w:instrText>
      </w:r>
      <w:r>
        <w:fldChar w:fldCharType="separate"/>
      </w:r>
      <w:r w:rsidR="002607DF">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2607DF">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D)</w:t>
      </w:r>
      <w:r w:rsidRPr="004E79F7">
        <w:t>.</w:t>
      </w:r>
    </w:p>
    <w:p w14:paraId="19FC273D" w14:textId="2D581324" w:rsidR="00330ED2" w:rsidRDefault="00330ED2" w:rsidP="006804EA">
      <w:pPr>
        <w:pStyle w:val="Heading3"/>
      </w:pPr>
      <w:r>
        <w:t>ZmRoot: A Genotypically Diverse Maize Root Co-Expression Network</w:t>
      </w:r>
    </w:p>
    <w:p w14:paraId="7ABA4050" w14:textId="4513D1D9"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5E0212">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i &amp; Durbin 2009; Schubert et al. 2014)", "plainTextFormattedCitation" : "(Li &amp; Durbin 2009; Schubert et al. 2014)", "previouslyFormattedCitation" : "(Li &amp; Durbin 2009; Schubert et al. 2014)" }, "properties" : { "noteIndex" : 0 }, "schema" : "https://github.com/citation-style-language/schema/raw/master/csl-citation.json" }</w:instrText>
      </w:r>
      <w:r>
        <w:fldChar w:fldCharType="separate"/>
      </w:r>
      <w:r w:rsidR="00780438" w:rsidRPr="00780438">
        <w:rPr>
          <w:noProof/>
        </w:rPr>
        <w:t>(Li &amp;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28A7A79C" w14:textId="4038549D"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5E0212">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et al. 2014)", "plainTextFormattedCitation" : "(Anders et al. 2014)", "previouslyFormattedCitation" : "(Anders et al. 2014)" }, "properties" : { "noteIndex" : 0 }, "schema" : "https://github.com/citation-style-language/schema/raw/master/csl-citation.json" }</w:instrText>
      </w:r>
      <w:r>
        <w:fldChar w:fldCharType="separate"/>
      </w:r>
      <w:r w:rsidR="00780438" w:rsidRPr="00780438">
        <w:rPr>
          <w:noProof/>
        </w:rPr>
        <w:t>(Anders et al.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2607DF">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D).</w:t>
      </w:r>
    </w:p>
    <w:p w14:paraId="27F9BC39" w14:textId="32FB5795" w:rsidR="00097BC0" w:rsidRPr="005B5BAE" w:rsidRDefault="00D04EE5" w:rsidP="00B87472">
      <w:pPr>
        <w:pStyle w:val="Heading2"/>
      </w:pPr>
      <w:r>
        <w:t>SNP-to-</w:t>
      </w:r>
      <w:r w:rsidR="00C571E9">
        <w:t>Gene m</w:t>
      </w:r>
      <w:r w:rsidR="00097BC0">
        <w:t>apping</w:t>
      </w:r>
      <w:r w:rsidR="00C571E9">
        <w:t xml:space="preserve"> and effective loci</w:t>
      </w:r>
    </w:p>
    <w:p w14:paraId="4A79A053" w14:textId="6D539F52"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FA6DDF">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8719DC" w14:textId="2E904FC5" w:rsidR="004727BA" w:rsidRDefault="004727BA" w:rsidP="00D04EE5">
      <w:pPr>
        <w:pStyle w:val="Heading2"/>
      </w:pPr>
      <w:r w:rsidRPr="004727BA">
        <w:t xml:space="preserve">Calculating </w:t>
      </w:r>
      <w:r w:rsidR="008533FD">
        <w:t>subnetwork density and locality</w:t>
      </w:r>
    </w:p>
    <w:p w14:paraId="21F7E8B6" w14:textId="78C0D5FA"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EA75526" w14:textId="27902D7A" w:rsidR="00503064" w:rsidRDefault="00304598" w:rsidP="006804EA">
      <w:pPr>
        <w:pStyle w:val="Heading3"/>
        <w:rPr>
          <w:rFonts w:eastAsiaTheme="minorEastAsia"/>
        </w:rPr>
      </w:pPr>
      <w:bookmarkStart w:id="111" w:name="_Ref447101528"/>
      <w:r w:rsidRPr="0045686C">
        <w:rPr>
          <w:rFonts w:eastAsiaTheme="minorEastAsia"/>
        </w:rPr>
        <w:t>Eq.1</w:t>
      </w:r>
      <w:bookmarkEnd w:id="111"/>
    </w:p>
    <w:p w14:paraId="347A7423" w14:textId="0B3A6C6F"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5F93D867" w14:textId="7A87AB75"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01218E41" w14:textId="60B9CE5C"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14:paraId="7F5B13F9" w14:textId="6225AE3B" w:rsidR="00503064" w:rsidRDefault="00680409" w:rsidP="006804EA">
      <w:pPr>
        <w:pStyle w:val="Heading3"/>
      </w:pPr>
      <w:bookmarkStart w:id="112" w:name="_Ref447101545"/>
      <w:bookmarkStart w:id="113" w:name="_Ref464049667"/>
      <w:r>
        <w:t>Eq.</w:t>
      </w:r>
      <w:bookmarkEnd w:id="112"/>
      <w:r w:rsidR="0020783F">
        <w:t>2</w:t>
      </w:r>
      <w:bookmarkEnd w:id="113"/>
    </w:p>
    <w:p w14:paraId="1037D278" w14:textId="3E5C061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637A431D" w14:textId="5E4B7797" w:rsidR="0020783F" w:rsidRDefault="0020783F" w:rsidP="006804EA">
      <w:r>
        <w:t>Gene specific density is calculated by considering subnetwork interactions on a per-gene basis:</w:t>
      </w:r>
    </w:p>
    <w:p w14:paraId="646D8E3E" w14:textId="3992AE29" w:rsidR="0020783F" w:rsidRDefault="0020783F" w:rsidP="006804EA">
      <w:pPr>
        <w:pStyle w:val="Heading3"/>
        <w:rPr>
          <w:rFonts w:eastAsiaTheme="minorEastAsia"/>
        </w:rPr>
      </w:pPr>
      <w:bookmarkStart w:id="114" w:name="_Ref447101563"/>
      <w:bookmarkStart w:id="115" w:name="_Ref464738379"/>
      <w:r w:rsidRPr="0045686C">
        <w:rPr>
          <w:rFonts w:eastAsiaTheme="minorEastAsia"/>
        </w:rPr>
        <w:t>Eq.</w:t>
      </w:r>
      <w:bookmarkEnd w:id="114"/>
      <w:r>
        <w:rPr>
          <w:rFonts w:eastAsiaTheme="minorEastAsia"/>
        </w:rPr>
        <w:t>3</w:t>
      </w:r>
      <w:bookmarkEnd w:id="115"/>
    </w:p>
    <w:p w14:paraId="59F6D124"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1B64B5A7" w14:textId="77777777" w:rsidR="0020783F" w:rsidRDefault="0020783F" w:rsidP="006804EA"/>
    <w:p w14:paraId="5D0149AA" w14:textId="7BF2599C" w:rsidR="00503064" w:rsidRDefault="004047D8" w:rsidP="006804EA">
      <w:r>
        <w:t>Gene locality residuals can be interpreted independently to identify gene specific locality:</w:t>
      </w:r>
    </w:p>
    <w:p w14:paraId="1573E603" w14:textId="25F88B36" w:rsidR="00503064" w:rsidRDefault="00F93BF5" w:rsidP="006804EA">
      <w:pPr>
        <w:pStyle w:val="Heading3"/>
      </w:pPr>
      <w:bookmarkStart w:id="116" w:name="_Ref447101571"/>
      <w:r>
        <w:t>Eq.</w:t>
      </w:r>
      <w:r w:rsidR="00503064">
        <w:t>4</w:t>
      </w:r>
      <w:bookmarkEnd w:id="116"/>
    </w:p>
    <w:p w14:paraId="7C816067"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7404E8F7" w14:textId="0FCF2681"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595B04EE" w14:textId="53F5E9F4"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1A2449A9" w14:textId="77777777" w:rsidR="00FE1B03" w:rsidRDefault="00FE1B03" w:rsidP="00D04EE5">
      <w:pPr>
        <w:pStyle w:val="Heading2"/>
      </w:pPr>
      <w:r>
        <w:t>Simulating GWA studies using Gene Ontology (GO) terms</w:t>
      </w:r>
    </w:p>
    <w:p w14:paraId="7D2A9EE6" w14:textId="6B1D8C1C"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0D58EB5D" w14:textId="4CF10EFD" w:rsidR="00D64D8E" w:rsidRDefault="00D64D8E" w:rsidP="006804EA">
      <w:pPr>
        <w:pStyle w:val="Heading3"/>
      </w:pPr>
      <w:r>
        <w:t>Missing Candidate Rate</w:t>
      </w:r>
    </w:p>
    <w:p w14:paraId="56D8DB95" w14:textId="7E8CFA8D" w:rsidR="00D64D8E" w:rsidRPr="00294A97" w:rsidRDefault="00D64D8E" w:rsidP="006804EA">
      <w:pPr>
        <w:pStyle w:val="Heading3"/>
      </w:pPr>
      <w:bookmarkStart w:id="117" w:name="_Ref484125232"/>
      <w:r>
        <w:t>Eq.</w:t>
      </w:r>
      <w:r w:rsidR="005936F2">
        <w:t xml:space="preserve"> 6</w:t>
      </w:r>
      <w:bookmarkEnd w:id="117"/>
    </w:p>
    <w:p w14:paraId="740C95A1" w14:textId="5790A85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28B05F20" w14:textId="77777777" w:rsidR="005936F2" w:rsidRDefault="005936F2" w:rsidP="005936F2">
      <w:pPr>
        <w:pStyle w:val="Heading3"/>
      </w:pPr>
      <w:r>
        <w:t>False Candidate Rate</w:t>
      </w:r>
    </w:p>
    <w:p w14:paraId="113E0B52" w14:textId="2C3D4566" w:rsidR="005936F2" w:rsidRDefault="005936F2" w:rsidP="005936F2">
      <w:pPr>
        <w:pStyle w:val="Heading3"/>
      </w:pPr>
      <w:bookmarkStart w:id="118" w:name="_Ref458775441"/>
      <w:bookmarkStart w:id="119" w:name="_Ref484125256"/>
      <w:r>
        <w:t>Eq. 7</w:t>
      </w:r>
      <w:bookmarkEnd w:id="118"/>
      <w:bookmarkEnd w:id="119"/>
    </w:p>
    <w:p w14:paraId="14450137"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4A07AA1A" w14:textId="39487D2F" w:rsidR="005936F2" w:rsidRDefault="005936F2" w:rsidP="006804EA">
      <w:pPr>
        <w:pStyle w:val="Heading3"/>
      </w:pPr>
    </w:p>
    <w:p w14:paraId="671EDAD5" w14:textId="6DCA9B57" w:rsidR="00486D6A" w:rsidRDefault="00C02FF3" w:rsidP="006804EA">
      <w:pPr>
        <w:pStyle w:val="Heading3"/>
      </w:pPr>
      <w:r>
        <w:t>Simulating Missing candidate gene rate (MCR):</w:t>
      </w:r>
    </w:p>
    <w:p w14:paraId="25BE1232" w14:textId="2091BF75"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07CCC276" w14:textId="757EA0DA" w:rsidR="0067206C" w:rsidRDefault="0067206C" w:rsidP="006804EA">
      <w:pPr>
        <w:pStyle w:val="Heading3"/>
      </w:pPr>
      <w:r>
        <w:t xml:space="preserve">Adding false candidate genes by expanding </w:t>
      </w:r>
      <w:r w:rsidR="00D04EE5">
        <w:t>SNP-to-gene</w:t>
      </w:r>
      <w:r>
        <w:t xml:space="preserve"> mapping parameters</w:t>
      </w:r>
    </w:p>
    <w:p w14:paraId="143020AC" w14:textId="66AC673D"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15620FD9" w14:textId="77777777" w:rsidR="00393ABF" w:rsidRDefault="006053F5" w:rsidP="00D04EE5">
      <w:pPr>
        <w:pStyle w:val="Heading2"/>
      </w:pPr>
      <w:r>
        <w:t xml:space="preserve">Maize </w:t>
      </w:r>
      <w:r w:rsidR="00393ABF">
        <w:t>Ionome GWAS</w:t>
      </w:r>
    </w:p>
    <w:p w14:paraId="6A8F4247" w14:textId="79288F04" w:rsidR="00EC6A5D" w:rsidRDefault="00393ABF" w:rsidP="006804EA">
      <w:r>
        <w:t>Elemental concentrations were measured for 19 different elements and one elemental ratio in the maize kernel using inductively coupled plasma mass spectrometry (ICP-MS)</w:t>
      </w:r>
      <w:r w:rsidR="009506DB">
        <w:t xml:space="preserve"> as described in </w:t>
      </w:r>
      <w:r w:rsidR="009506DB" w:rsidRPr="009506DB">
        <w:rPr>
          <w:highlight w:val="yellow"/>
        </w:rPr>
        <w:t>Ziegler et al</w:t>
      </w:r>
      <w:r>
        <w:t xml:space="preserve">. Outliers were removed from single seed measurements using median absolute deviation </w:t>
      </w:r>
      <w:r w:rsidR="00800A0A">
        <w:fldChar w:fldCharType="begin" w:fldLock="1"/>
      </w:r>
      <w:r w:rsidR="005E021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mp; Gather 2012)", "plainTextFormattedCitation" : "(Davies &amp; Gather 2012)", "previouslyFormattedCitation" : "(Davies &amp; Gather 2012)" }, "properties" : { "noteIndex" : 0 }, "schema" : "https://github.com/citation-style-language/schema/raw/master/csl-citation.json" }</w:instrText>
      </w:r>
      <w:r w:rsidR="00800A0A">
        <w:fldChar w:fldCharType="separate"/>
      </w:r>
      <w:r w:rsidR="00780438" w:rsidRPr="00780438">
        <w:rPr>
          <w:noProof/>
        </w:rPr>
        <w:t>(Davies &amp;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6E06B57F" w14:textId="1A312619"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15E3A22F" w14:textId="409957F8"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55D08934" w14:textId="28E9C3E6" w:rsidR="00DF4642" w:rsidRDefault="00DF4642" w:rsidP="00DF4642">
      <w:pPr>
        <w:pStyle w:val="Heading2"/>
      </w:pPr>
      <w:r>
        <w:t xml:space="preserve">Identifying </w:t>
      </w:r>
      <w:r w:rsidR="005E0894">
        <w:t xml:space="preserve">ionome </w:t>
      </w:r>
      <w:r>
        <w:t>high priority overlap (HPO) genes and HPO+ genes</w:t>
      </w:r>
    </w:p>
    <w:p w14:paraId="35C57034" w14:textId="585E1C40"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5892831B" w14:textId="50239F33" w:rsidR="00230BB6" w:rsidRDefault="006B0E79" w:rsidP="005E0894">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660DBB7C" w14:textId="49425C0E" w:rsidR="00DF4642" w:rsidRP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58D1A776" w14:textId="595E0B93" w:rsidR="006B33EA" w:rsidRDefault="006B33EA" w:rsidP="006804EA">
      <w:pPr>
        <w:pStyle w:val="Heading1"/>
      </w:pPr>
      <w:r>
        <w:t>Acknowledgements</w:t>
      </w:r>
    </w:p>
    <w:p w14:paraId="7E123128" w14:textId="77777777" w:rsidR="006B33EA" w:rsidRDefault="006B33EA" w:rsidP="006804EA">
      <w:pPr>
        <w:pStyle w:val="Heading1"/>
      </w:pPr>
      <w:r>
        <w:t>References</w:t>
      </w:r>
    </w:p>
    <w:p w14:paraId="5882A5DE" w14:textId="2C3F477D" w:rsidR="003C21FD" w:rsidRPr="003C21FD" w:rsidRDefault="003F1192" w:rsidP="003C21FD">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3C21FD" w:rsidRPr="003C21FD">
        <w:rPr>
          <w:rFonts w:ascii="Calibri" w:hAnsi="Calibri" w:cs="Times New Roman"/>
          <w:noProof/>
          <w:szCs w:val="24"/>
        </w:rPr>
        <w:t xml:space="preserve">Anders, S., Pyl, P.T. &amp; Huber, W., 2014. HTSeq - A Python framework to work with high-throughput sequencing data. </w:t>
      </w:r>
      <w:r w:rsidR="003C21FD" w:rsidRPr="003C21FD">
        <w:rPr>
          <w:rFonts w:ascii="Calibri" w:hAnsi="Calibri" w:cs="Times New Roman"/>
          <w:i/>
          <w:iCs/>
          <w:noProof/>
          <w:szCs w:val="24"/>
        </w:rPr>
        <w:t>Bioinformatics (Oxford, England)</w:t>
      </w:r>
      <w:r w:rsidR="003C21FD" w:rsidRPr="003C21FD">
        <w:rPr>
          <w:rFonts w:ascii="Calibri" w:hAnsi="Calibri" w:cs="Times New Roman"/>
          <w:noProof/>
          <w:szCs w:val="24"/>
        </w:rPr>
        <w:t>, 31(2), pp.166–169. Available at: http://bioinformatics.oxfordjournals.org/content/31/2/166 [Accessed September 29, 2014].</w:t>
      </w:r>
    </w:p>
    <w:p w14:paraId="2722254B"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Andorf, C.M. et al., 2015. MaizeGDB update: new tools, data and interface for the maize model organism database. </w:t>
      </w:r>
      <w:r w:rsidRPr="003C21FD">
        <w:rPr>
          <w:rFonts w:ascii="Calibri" w:hAnsi="Calibri" w:cs="Times New Roman"/>
          <w:i/>
          <w:iCs/>
          <w:noProof/>
          <w:szCs w:val="24"/>
        </w:rPr>
        <w:t>Nucleic acids research</w:t>
      </w:r>
      <w:r w:rsidRPr="003C21FD">
        <w:rPr>
          <w:rFonts w:ascii="Calibri" w:hAnsi="Calibri" w:cs="Times New Roman"/>
          <w:noProof/>
          <w:szCs w:val="24"/>
        </w:rPr>
        <w:t>, p.gkv1007. Available at: http://nar.oxfordjournals.org/content/early/2015/10/01/nar.gkv1007.full.</w:t>
      </w:r>
    </w:p>
    <w:p w14:paraId="63FD7A72"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Asaro, A. et al., 2016. The Interaction of Genotype and Environment Determines Variation in the Maize Kernel Ionome. </w:t>
      </w:r>
      <w:r w:rsidRPr="003C21FD">
        <w:rPr>
          <w:rFonts w:ascii="Calibri" w:hAnsi="Calibri" w:cs="Times New Roman"/>
          <w:i/>
          <w:iCs/>
          <w:noProof/>
          <w:szCs w:val="24"/>
        </w:rPr>
        <w:t>G3&amp;amp;#58; Genes|Genomes|Genetics</w:t>
      </w:r>
      <w:r w:rsidRPr="003C21FD">
        <w:rPr>
          <w:rFonts w:ascii="Calibri" w:hAnsi="Calibri" w:cs="Times New Roman"/>
          <w:noProof/>
          <w:szCs w:val="24"/>
        </w:rPr>
        <w:t>, 6(December), pp.4175–4183. Available at: http://g3journal.org/cgi/doi/10.1534/g3.116.034827.</w:t>
      </w:r>
    </w:p>
    <w:p w14:paraId="0E4F5D34"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Badri, D. V. et al., 2007. Altered Profile of Secondary Metabolites in the Root Exudates of Arabidopsis ATP-Binding Cassette Transporter Mutants. </w:t>
      </w:r>
      <w:r w:rsidRPr="003C21FD">
        <w:rPr>
          <w:rFonts w:ascii="Calibri" w:hAnsi="Calibri" w:cs="Times New Roman"/>
          <w:i/>
          <w:iCs/>
          <w:noProof/>
          <w:szCs w:val="24"/>
        </w:rPr>
        <w:t>Plant Physiology</w:t>
      </w:r>
      <w:r w:rsidRPr="003C21FD">
        <w:rPr>
          <w:rFonts w:ascii="Calibri" w:hAnsi="Calibri" w:cs="Times New Roman"/>
          <w:noProof/>
          <w:szCs w:val="24"/>
        </w:rPr>
        <w:t>, 146(2), pp.762–771. Available at: http://www.plantphysiol.org/cgi/doi/10.1104/pp.107.109587.</w:t>
      </w:r>
    </w:p>
    <w:p w14:paraId="15B75C0D"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Baxter, I., 2010. Ionomics: The functional genomics of elements. </w:t>
      </w:r>
      <w:r w:rsidRPr="003C21FD">
        <w:rPr>
          <w:rFonts w:ascii="Calibri" w:hAnsi="Calibri" w:cs="Times New Roman"/>
          <w:i/>
          <w:iCs/>
          <w:noProof/>
          <w:szCs w:val="24"/>
        </w:rPr>
        <w:t>Briefings in functional genomics</w:t>
      </w:r>
      <w:r w:rsidRPr="003C21FD">
        <w:rPr>
          <w:rFonts w:ascii="Calibri" w:hAnsi="Calibri" w:cs="Times New Roman"/>
          <w:noProof/>
          <w:szCs w:val="24"/>
        </w:rPr>
        <w:t>, 9(2), pp.149–56. Available at: http://www.ncbi.nlm.nih.gov/pubmed/20081216 [Accessed October 29, 2012].</w:t>
      </w:r>
    </w:p>
    <w:p w14:paraId="36530F21"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Baxter, I. &amp; Dilkes, B.P., 2012. Elemental profiles reflect plant adaptations to the environment. </w:t>
      </w:r>
      <w:r w:rsidRPr="003C21FD">
        <w:rPr>
          <w:rFonts w:ascii="Calibri" w:hAnsi="Calibri" w:cs="Times New Roman"/>
          <w:i/>
          <w:iCs/>
          <w:noProof/>
          <w:szCs w:val="24"/>
        </w:rPr>
        <w:t>Science (New York, N.Y.)</w:t>
      </w:r>
      <w:r w:rsidRPr="003C21FD">
        <w:rPr>
          <w:rFonts w:ascii="Calibri" w:hAnsi="Calibri" w:cs="Times New Roman"/>
          <w:noProof/>
          <w:szCs w:val="24"/>
        </w:rPr>
        <w:t>, 336(6089), pp.1661–3. Available at: http://www.sciencemag.org/content/336/6089/1661.abstract [Accessed October 4, 2015].</w:t>
      </w:r>
    </w:p>
    <w:p w14:paraId="2B782581"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Baxter, I.R. et al., 2014. Single-kernel ionomic profiles are highly heritable indicators of genetic and environmental influences on elemental accumulation in maize grain (Zea mays). </w:t>
      </w:r>
      <w:r w:rsidRPr="003C21FD">
        <w:rPr>
          <w:rFonts w:ascii="Calibri" w:hAnsi="Calibri" w:cs="Times New Roman"/>
          <w:i/>
          <w:iCs/>
          <w:noProof/>
          <w:szCs w:val="24"/>
        </w:rPr>
        <w:t>PLoS ONE</w:t>
      </w:r>
      <w:r w:rsidRPr="003C21FD">
        <w:rPr>
          <w:rFonts w:ascii="Calibri" w:hAnsi="Calibri" w:cs="Times New Roman"/>
          <w:noProof/>
          <w:szCs w:val="24"/>
        </w:rPr>
        <w:t>, 9(1).</w:t>
      </w:r>
    </w:p>
    <w:p w14:paraId="3B438866"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Baxter, I.R. et al., 2008. The leaf ionome as a multivariable system to detect a plant’s physiological status. </w:t>
      </w:r>
      <w:r w:rsidRPr="003C21FD">
        <w:rPr>
          <w:rFonts w:ascii="Calibri" w:hAnsi="Calibri" w:cs="Times New Roman"/>
          <w:i/>
          <w:iCs/>
          <w:noProof/>
          <w:szCs w:val="24"/>
        </w:rPr>
        <w:t>Proceedings of the National Academy of Sciences of the United States of America</w:t>
      </w:r>
      <w:r w:rsidRPr="003C21FD">
        <w:rPr>
          <w:rFonts w:ascii="Calibri" w:hAnsi="Calibri" w:cs="Times New Roman"/>
          <w:noProof/>
          <w:szCs w:val="24"/>
        </w:rPr>
        <w:t>, 105(33), pp.12081–6. Available at: http://www.pnas.org/content/105/33/12081.abstract [Accessed October 2, 2015].</w:t>
      </w:r>
    </w:p>
    <w:p w14:paraId="28D49649"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Bradbury, P.J. et al., 2007. TASSEL: software for association mapping of complex traits in diverse samples. </w:t>
      </w:r>
      <w:r w:rsidRPr="003C21FD">
        <w:rPr>
          <w:rFonts w:ascii="Calibri" w:hAnsi="Calibri" w:cs="Times New Roman"/>
          <w:i/>
          <w:iCs/>
          <w:noProof/>
          <w:szCs w:val="24"/>
        </w:rPr>
        <w:t>Bioinformatics (Oxford, England)</w:t>
      </w:r>
      <w:r w:rsidRPr="003C21FD">
        <w:rPr>
          <w:rFonts w:ascii="Calibri" w:hAnsi="Calibri" w:cs="Times New Roman"/>
          <w:noProof/>
          <w:szCs w:val="24"/>
        </w:rPr>
        <w:t>, 23(19), pp.2633–5. Available at: http://www.ncbi.nlm.nih.gov/pubmed/17586829 [Accessed July 12, 2014].</w:t>
      </w:r>
    </w:p>
    <w:p w14:paraId="7E963134"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Buckler, E.S. et al., 2009. The genetic architecture of maize flowering time. </w:t>
      </w:r>
      <w:r w:rsidRPr="003C21FD">
        <w:rPr>
          <w:rFonts w:ascii="Calibri" w:hAnsi="Calibri" w:cs="Times New Roman"/>
          <w:i/>
          <w:iCs/>
          <w:noProof/>
          <w:szCs w:val="24"/>
        </w:rPr>
        <w:t>Science (New York, N.Y.)</w:t>
      </w:r>
      <w:r w:rsidRPr="003C21FD">
        <w:rPr>
          <w:rFonts w:ascii="Calibri" w:hAnsi="Calibri" w:cs="Times New Roman"/>
          <w:noProof/>
          <w:szCs w:val="24"/>
        </w:rPr>
        <w:t>, 325(5941), pp.714–8. Available at: http://www.ncbi.nlm.nih.gov/pubmed/19661422 [Accessed October 29, 2012].</w:t>
      </w:r>
    </w:p>
    <w:p w14:paraId="62EA8B0E"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Bunyavanich, S. et al., 2014. Integrated genome-wide association, coexpression network, and expression single nucleotide polymorphism analysis identifies novel pathway in allergic rhinitis. </w:t>
      </w:r>
      <w:r w:rsidRPr="003C21FD">
        <w:rPr>
          <w:rFonts w:ascii="Calibri" w:hAnsi="Calibri" w:cs="Times New Roman"/>
          <w:i/>
          <w:iCs/>
          <w:noProof/>
          <w:szCs w:val="24"/>
        </w:rPr>
        <w:t>BMC Medical Genomics</w:t>
      </w:r>
      <w:r w:rsidRPr="003C21FD">
        <w:rPr>
          <w:rFonts w:ascii="Calibri" w:hAnsi="Calibri" w:cs="Times New Roman"/>
          <w:noProof/>
          <w:szCs w:val="24"/>
        </w:rPr>
        <w:t>, 7(1), p.48.</w:t>
      </w:r>
    </w:p>
    <w:p w14:paraId="5AE578F8"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Calabrese, G.M. et al., 2017. Integrating GWAS and Co-expression Network Data Identifies Bone Mineral Density Genes SPTBN1 and MARK3 and an Osteoblast Functional Module. </w:t>
      </w:r>
      <w:r w:rsidRPr="003C21FD">
        <w:rPr>
          <w:rFonts w:ascii="Calibri" w:hAnsi="Calibri" w:cs="Times New Roman"/>
          <w:i/>
          <w:iCs/>
          <w:noProof/>
          <w:szCs w:val="24"/>
        </w:rPr>
        <w:t>Cell Systems</w:t>
      </w:r>
      <w:r w:rsidRPr="003C21FD">
        <w:rPr>
          <w:rFonts w:ascii="Calibri" w:hAnsi="Calibri" w:cs="Times New Roman"/>
          <w:noProof/>
          <w:szCs w:val="24"/>
        </w:rPr>
        <w:t>, 4(1), p.46–59.e4.</w:t>
      </w:r>
    </w:p>
    <w:p w14:paraId="305E969D"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Caldwell, K.S. et al., 2006. Extreme population-dependent linkage disequilibrium detected in an inbreeding plant species, Hordeum vulgare. </w:t>
      </w:r>
      <w:r w:rsidRPr="003C21FD">
        <w:rPr>
          <w:rFonts w:ascii="Calibri" w:hAnsi="Calibri" w:cs="Times New Roman"/>
          <w:i/>
          <w:iCs/>
          <w:noProof/>
          <w:szCs w:val="24"/>
        </w:rPr>
        <w:t>Genetics</w:t>
      </w:r>
      <w:r w:rsidRPr="003C21FD">
        <w:rPr>
          <w:rFonts w:ascii="Calibri" w:hAnsi="Calibri" w:cs="Times New Roman"/>
          <w:noProof/>
          <w:szCs w:val="24"/>
        </w:rPr>
        <w:t>, 172(1), pp.557–567.</w:t>
      </w:r>
    </w:p>
    <w:p w14:paraId="37C4DAAE"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Castelletti, S. et al., 2014. A MITE transposon insertion is associated with differential methylation at the maize flowering time QTL Vgt1. </w:t>
      </w:r>
      <w:r w:rsidRPr="003C21FD">
        <w:rPr>
          <w:rFonts w:ascii="Calibri" w:hAnsi="Calibri" w:cs="Times New Roman"/>
          <w:i/>
          <w:iCs/>
          <w:noProof/>
          <w:szCs w:val="24"/>
        </w:rPr>
        <w:t>G3 (Bethesda, Md.)</w:t>
      </w:r>
      <w:r w:rsidRPr="003C21FD">
        <w:rPr>
          <w:rFonts w:ascii="Calibri" w:hAnsi="Calibri" w:cs="Times New Roman"/>
          <w:noProof/>
          <w:szCs w:val="24"/>
        </w:rPr>
        <w:t>, 4(5), pp.805–12. Available at: http://www.pubmedcentral.nih.gov/articlerender.fcgi?artid=4025479&amp;tool=pmcentrez&amp;rendertype=abstract [Accessed September 15, 2015].</w:t>
      </w:r>
    </w:p>
    <w:p w14:paraId="1606104B"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Chao, D.-Y. et al., 2011. Sphingolipids in the Root Play an Important Role in Regulating the Leaf Ionome in Arabidopsis thaliana. </w:t>
      </w:r>
      <w:r w:rsidRPr="003C21FD">
        <w:rPr>
          <w:rFonts w:ascii="Calibri" w:hAnsi="Calibri" w:cs="Times New Roman"/>
          <w:i/>
          <w:iCs/>
          <w:noProof/>
          <w:szCs w:val="24"/>
        </w:rPr>
        <w:t>The Plant Cell</w:t>
      </w:r>
      <w:r w:rsidRPr="003C21FD">
        <w:rPr>
          <w:rFonts w:ascii="Calibri" w:hAnsi="Calibri" w:cs="Times New Roman"/>
          <w:noProof/>
          <w:szCs w:val="24"/>
        </w:rPr>
        <w:t>, 23(3), pp.1061–1081. Available at: http://www.plantcell.org/cgi/doi/10.1105/tpc.110.079095.</w:t>
      </w:r>
    </w:p>
    <w:p w14:paraId="01ABC0E0"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Chia, J.-M. et al., 2012. Maize HapMap2 identifies extant variation from a genome in flux. </w:t>
      </w:r>
      <w:r w:rsidRPr="003C21FD">
        <w:rPr>
          <w:rFonts w:ascii="Calibri" w:hAnsi="Calibri" w:cs="Times New Roman"/>
          <w:i/>
          <w:iCs/>
          <w:noProof/>
          <w:szCs w:val="24"/>
        </w:rPr>
        <w:t>Nature genetics</w:t>
      </w:r>
      <w:r w:rsidRPr="003C21FD">
        <w:rPr>
          <w:rFonts w:ascii="Calibri" w:hAnsi="Calibri" w:cs="Times New Roman"/>
          <w:noProof/>
          <w:szCs w:val="24"/>
        </w:rPr>
        <w:t>, 44(7), pp.803–7. Available at: http://www.ncbi.nlm.nih.gov/pubmed/22660545 [Accessed October 9, 2012].</w:t>
      </w:r>
    </w:p>
    <w:p w14:paraId="35130A9F"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Clark, R.M. et al., 2006. A distant upstream enhancer at the maize domestication gene tb1 has pleiotropic effects on plant and inflorescent architecture. </w:t>
      </w:r>
      <w:r w:rsidRPr="003C21FD">
        <w:rPr>
          <w:rFonts w:ascii="Calibri" w:hAnsi="Calibri" w:cs="Times New Roman"/>
          <w:i/>
          <w:iCs/>
          <w:noProof/>
          <w:szCs w:val="24"/>
        </w:rPr>
        <w:t>Nature genetics</w:t>
      </w:r>
      <w:r w:rsidRPr="003C21FD">
        <w:rPr>
          <w:rFonts w:ascii="Calibri" w:hAnsi="Calibri" w:cs="Times New Roman"/>
          <w:noProof/>
          <w:szCs w:val="24"/>
        </w:rPr>
        <w:t>, 38(5), pp.594–7. Available at: http://www.ncbi.nlm.nih.gov/pubmed/16642024 [Accessed August 6, 2015].</w:t>
      </w:r>
    </w:p>
    <w:p w14:paraId="368B46EA"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Cook, J.P. et al., 2012. Genetic architecture of maize kernel composition in the nested association mapping and inbred association panels. </w:t>
      </w:r>
      <w:r w:rsidRPr="003C21FD">
        <w:rPr>
          <w:rFonts w:ascii="Calibri" w:hAnsi="Calibri" w:cs="Times New Roman"/>
          <w:i/>
          <w:iCs/>
          <w:noProof/>
          <w:szCs w:val="24"/>
        </w:rPr>
        <w:t>Plant physiology</w:t>
      </w:r>
      <w:r w:rsidRPr="003C21FD">
        <w:rPr>
          <w:rFonts w:ascii="Calibri" w:hAnsi="Calibri" w:cs="Times New Roman"/>
          <w:noProof/>
          <w:szCs w:val="24"/>
        </w:rPr>
        <w:t>, 158(2), pp.824–34. Available at: http://www.ncbi.nlm.nih.gov/pubmed/22135431 [Accessed October 5, 2012].</w:t>
      </w:r>
    </w:p>
    <w:p w14:paraId="182C3EA0"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Davies, L. &amp; Gather, U., 2012. The Identification of Multiple Outliers. </w:t>
      </w:r>
      <w:r w:rsidRPr="003C21FD">
        <w:rPr>
          <w:rFonts w:ascii="Calibri" w:hAnsi="Calibri" w:cs="Times New Roman"/>
          <w:i/>
          <w:iCs/>
          <w:noProof/>
          <w:szCs w:val="24"/>
        </w:rPr>
        <w:t>Journal of the American Statistical Association</w:t>
      </w:r>
      <w:r w:rsidRPr="003C21FD">
        <w:rPr>
          <w:rFonts w:ascii="Calibri" w:hAnsi="Calibri" w:cs="Times New Roman"/>
          <w:noProof/>
          <w:szCs w:val="24"/>
        </w:rPr>
        <w:t>. Available at: http://www.tandfonline.com/doi/abs/10.1080/01621459.1993.10476339 [Accessed November 20, 2015].</w:t>
      </w:r>
    </w:p>
    <w:p w14:paraId="746B3BC4"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Dongen, S. van, 2000. MCL: A Cluster Algoithm for Graphs.</w:t>
      </w:r>
    </w:p>
    <w:p w14:paraId="50E0BE85"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Elshire, R.J. et al., 2011. A robust, simple genotyping-by-sequencing (GBS) approach for high diversity species. </w:t>
      </w:r>
      <w:r w:rsidRPr="003C21FD">
        <w:rPr>
          <w:rFonts w:ascii="Calibri" w:hAnsi="Calibri" w:cs="Times New Roman"/>
          <w:i/>
          <w:iCs/>
          <w:noProof/>
          <w:szCs w:val="24"/>
        </w:rPr>
        <w:t>PloS one</w:t>
      </w:r>
      <w:r w:rsidRPr="003C21FD">
        <w:rPr>
          <w:rFonts w:ascii="Calibri" w:hAnsi="Calibri" w:cs="Times New Roman"/>
          <w:noProof/>
          <w:szCs w:val="24"/>
        </w:rPr>
        <w:t>, 6(5), p.e19379. Available at: http://www.pubmedcentral.nih.gov/articlerender.fcgi?artid=3087801&amp;tool=pmcentrez&amp;rendertype=abstract [Accessed July 9, 2014].</w:t>
      </w:r>
    </w:p>
    <w:p w14:paraId="58F9D8F2"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Fan, J. et al., 2015. Arabidopsis TRIGALACTOSYLDIACYLGLYCEROL5 Interacts with TGD1, TGD2, and TGD4 to Facilitate Lipid Transfer from the Endoplasmic Reticulum to Plastids. </w:t>
      </w:r>
      <w:r w:rsidRPr="003C21FD">
        <w:rPr>
          <w:rFonts w:ascii="Calibri" w:hAnsi="Calibri" w:cs="Times New Roman"/>
          <w:i/>
          <w:iCs/>
          <w:noProof/>
          <w:szCs w:val="24"/>
        </w:rPr>
        <w:t>The Plant Cell</w:t>
      </w:r>
      <w:r w:rsidRPr="003C21FD">
        <w:rPr>
          <w:rFonts w:ascii="Calibri" w:hAnsi="Calibri" w:cs="Times New Roman"/>
          <w:noProof/>
          <w:szCs w:val="24"/>
        </w:rPr>
        <w:t>, 27(October), p.tpc.15.00394. Available at: http://www.plantcell.org/lookup/doi/10.1105/tpc.15.00394.</w:t>
      </w:r>
    </w:p>
    <w:p w14:paraId="04049396"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Fu, J. et al., 2016. A Tandem Array of </w:t>
      </w:r>
      <w:r w:rsidRPr="003C21FD">
        <w:rPr>
          <w:rFonts w:ascii="Calibri" w:hAnsi="Calibri" w:cs="Times New Roman"/>
          <w:i/>
          <w:iCs/>
          <w:noProof/>
          <w:szCs w:val="24"/>
        </w:rPr>
        <w:t>ent</w:t>
      </w:r>
      <w:r w:rsidRPr="003C21FD">
        <w:rPr>
          <w:rFonts w:ascii="Calibri" w:hAnsi="Calibri" w:cs="Times New Roman"/>
          <w:noProof/>
          <w:szCs w:val="24"/>
        </w:rPr>
        <w:t xml:space="preserve"> -Kaurene Synthases in Maize with Roles in Gibberellin and More Specialized Metabolism. </w:t>
      </w:r>
      <w:r w:rsidRPr="003C21FD">
        <w:rPr>
          <w:rFonts w:ascii="Calibri" w:hAnsi="Calibri" w:cs="Times New Roman"/>
          <w:i/>
          <w:iCs/>
          <w:noProof/>
          <w:szCs w:val="24"/>
        </w:rPr>
        <w:t>Plant Physiology</w:t>
      </w:r>
      <w:r w:rsidRPr="003C21FD">
        <w:rPr>
          <w:rFonts w:ascii="Calibri" w:hAnsi="Calibri" w:cs="Times New Roman"/>
          <w:noProof/>
          <w:szCs w:val="24"/>
        </w:rPr>
        <w:t>, 170(2), pp.742–751.</w:t>
      </w:r>
    </w:p>
    <w:p w14:paraId="3E9E8289"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Ghazalpour, A. et al., 2006. Integrating genetic and network analysis to characterize genes related to mouse weight. G. Gibson, ed. </w:t>
      </w:r>
      <w:r w:rsidRPr="003C21FD">
        <w:rPr>
          <w:rFonts w:ascii="Calibri" w:hAnsi="Calibri" w:cs="Times New Roman"/>
          <w:i/>
          <w:iCs/>
          <w:noProof/>
          <w:szCs w:val="24"/>
        </w:rPr>
        <w:t>PLoS genetics</w:t>
      </w:r>
      <w:r w:rsidRPr="003C21FD">
        <w:rPr>
          <w:rFonts w:ascii="Calibri" w:hAnsi="Calibri" w:cs="Times New Roman"/>
          <w:noProof/>
          <w:szCs w:val="24"/>
        </w:rPr>
        <w:t>, 2(8), p.e130. Available at: http://dx.plos.org/10.1371/journal.pgen.0020130 [Accessed April 29, 2014].</w:t>
      </w:r>
    </w:p>
    <w:p w14:paraId="62029F94"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Gore, M. a et al., 2009. A first-generation haplotype map of maize. </w:t>
      </w:r>
      <w:r w:rsidRPr="003C21FD">
        <w:rPr>
          <w:rFonts w:ascii="Calibri" w:hAnsi="Calibri" w:cs="Times New Roman"/>
          <w:i/>
          <w:iCs/>
          <w:noProof/>
          <w:szCs w:val="24"/>
        </w:rPr>
        <w:t>Science (New York, N.Y.)</w:t>
      </w:r>
      <w:r w:rsidRPr="003C21FD">
        <w:rPr>
          <w:rFonts w:ascii="Calibri" w:hAnsi="Calibri" w:cs="Times New Roman"/>
          <w:noProof/>
          <w:szCs w:val="24"/>
        </w:rPr>
        <w:t>, 326(5956), pp.1115–7. Available at: http://www.ncbi.nlm.nih.gov/pubmed/19965431 [Accessed June 10, 2011].</w:t>
      </w:r>
    </w:p>
    <w:p w14:paraId="19B0DA7E"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Guerinot, M. Lou &amp; Salt, D.E., 2017. Fortified Foods and Phytoremediation . Two Sides of the Same Coin 1. , 3755.</w:t>
      </w:r>
    </w:p>
    <w:p w14:paraId="30BAD291"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Harris, M. a et al., 2004. The Gene Ontology (GO) database and informatics resource. </w:t>
      </w:r>
      <w:r w:rsidRPr="003C21FD">
        <w:rPr>
          <w:rFonts w:ascii="Calibri" w:hAnsi="Calibri" w:cs="Times New Roman"/>
          <w:i/>
          <w:iCs/>
          <w:noProof/>
          <w:szCs w:val="24"/>
        </w:rPr>
        <w:t>Nucleic acids research</w:t>
      </w:r>
      <w:r w:rsidRPr="003C21FD">
        <w:rPr>
          <w:rFonts w:ascii="Calibri" w:hAnsi="Calibri" w:cs="Times New Roman"/>
          <w:noProof/>
          <w:szCs w:val="24"/>
        </w:rPr>
        <w:t>, 32(Database issue), pp.D258-61. Available at: http://www.pubmedcentral.nih.gov/articlerender.fcgi?artid=308770&amp;tool=pmcentrez&amp;rendertype=abstract [Accessed October 10, 2012].</w:t>
      </w:r>
    </w:p>
    <w:p w14:paraId="0A2CC066"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Hirsch, C.N. et al., 2014. Insights into the maize pan-genome and pan-transcriptome. </w:t>
      </w:r>
      <w:r w:rsidRPr="003C21FD">
        <w:rPr>
          <w:rFonts w:ascii="Calibri" w:hAnsi="Calibri" w:cs="Times New Roman"/>
          <w:i/>
          <w:iCs/>
          <w:noProof/>
          <w:szCs w:val="24"/>
        </w:rPr>
        <w:t>The Plant cell</w:t>
      </w:r>
      <w:r w:rsidRPr="003C21FD">
        <w:rPr>
          <w:rFonts w:ascii="Calibri" w:hAnsi="Calibri" w:cs="Times New Roman"/>
          <w:noProof/>
          <w:szCs w:val="24"/>
        </w:rPr>
        <w:t>, 26(1), pp.121–35. Available at: http://www.plantcell.org/content/early/2014/01/31/tpc.113.119982.abstract [Accessed July 14, 2014].</w:t>
      </w:r>
    </w:p>
    <w:p w14:paraId="71DDB39C"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Hung, H.-Y. et al., 2012. The relationship between parental genetic or phenotypic divergence and progeny variation in the maize nested association mapping population. </w:t>
      </w:r>
      <w:r w:rsidRPr="003C21FD">
        <w:rPr>
          <w:rFonts w:ascii="Calibri" w:hAnsi="Calibri" w:cs="Times New Roman"/>
          <w:i/>
          <w:iCs/>
          <w:noProof/>
          <w:szCs w:val="24"/>
        </w:rPr>
        <w:t>Heredity</w:t>
      </w:r>
      <w:r w:rsidRPr="003C21FD">
        <w:rPr>
          <w:rFonts w:ascii="Calibri" w:hAnsi="Calibri" w:cs="Times New Roman"/>
          <w:noProof/>
          <w:szCs w:val="24"/>
        </w:rPr>
        <w:t>, 108(5), pp.490–9. Available at: http://www.pubmedcentral.nih.gov/articlerender.fcgi?artid=3330692&amp;tool=pmcentrez&amp;rendertype=abstract [Accessed November 20, 2015].</w:t>
      </w:r>
    </w:p>
    <w:p w14:paraId="61406E77"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Kim, D., 2015. Methods of integrating data to uncover genotype – phenotype interactions. </w:t>
      </w:r>
      <w:r w:rsidRPr="003C21FD">
        <w:rPr>
          <w:rFonts w:ascii="Calibri" w:hAnsi="Calibri" w:cs="Times New Roman"/>
          <w:i/>
          <w:iCs/>
          <w:noProof/>
          <w:szCs w:val="24"/>
        </w:rPr>
        <w:t>Nature Publishing Group</w:t>
      </w:r>
      <w:r w:rsidRPr="003C21FD">
        <w:rPr>
          <w:rFonts w:ascii="Calibri" w:hAnsi="Calibri" w:cs="Times New Roman"/>
          <w:noProof/>
          <w:szCs w:val="24"/>
        </w:rPr>
        <w:t>, 16(2), pp.85–97. Available at: http://dx.doi.org/10.1038/nrg3868.</w:t>
      </w:r>
    </w:p>
    <w:p w14:paraId="7FDAC2BD"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Koch, E., Ristroph, M. &amp; Kirkpatrick, M., 2013. Long Range Linkage Disequilibrium across the Human Genome. , 8(12).</w:t>
      </w:r>
    </w:p>
    <w:p w14:paraId="066DC200"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Kump, K.L. et al., 2011. Genome-wide association study of quantitative resistance to southern leaf blight in the maize nested association mapping population. </w:t>
      </w:r>
      <w:r w:rsidRPr="003C21FD">
        <w:rPr>
          <w:rFonts w:ascii="Calibri" w:hAnsi="Calibri" w:cs="Times New Roman"/>
          <w:i/>
          <w:iCs/>
          <w:noProof/>
          <w:szCs w:val="24"/>
        </w:rPr>
        <w:t>Nature Genetics</w:t>
      </w:r>
      <w:r w:rsidRPr="003C21FD">
        <w:rPr>
          <w:rFonts w:ascii="Calibri" w:hAnsi="Calibri" w:cs="Times New Roman"/>
          <w:noProof/>
          <w:szCs w:val="24"/>
        </w:rPr>
        <w:t>, 43(2), pp.163–168. Available at: http://www.nature.com/doifinder/10.1038/ng.747.</w:t>
      </w:r>
    </w:p>
    <w:p w14:paraId="3BB83EDC"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Lawrence, C.J. et al., 2004. MaizeGDB, the community database for maize genetics and genomics. </w:t>
      </w:r>
      <w:r w:rsidRPr="003C21FD">
        <w:rPr>
          <w:rFonts w:ascii="Calibri" w:hAnsi="Calibri" w:cs="Times New Roman"/>
          <w:i/>
          <w:iCs/>
          <w:noProof/>
          <w:szCs w:val="24"/>
        </w:rPr>
        <w:t>Nucleic acids research</w:t>
      </w:r>
      <w:r w:rsidRPr="003C21FD">
        <w:rPr>
          <w:rFonts w:ascii="Calibri" w:hAnsi="Calibri" w:cs="Times New Roman"/>
          <w:noProof/>
          <w:szCs w:val="24"/>
        </w:rPr>
        <w:t>, 32(Database issue), pp.D393-7. Available at: http://www.pubmedcentral.nih.gov/articlerender.fcgi?artid=308746&amp;tool=pmcentrez&amp;rendertype=abstract [Accessed October 30, 2012].</w:t>
      </w:r>
    </w:p>
    <w:p w14:paraId="265054FE"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Li, H. &amp; Durbin, R., 2009. Fast and accurate short read alignment with Burrows-Wheeler transform. </w:t>
      </w:r>
      <w:r w:rsidRPr="003C21FD">
        <w:rPr>
          <w:rFonts w:ascii="Calibri" w:hAnsi="Calibri" w:cs="Times New Roman"/>
          <w:i/>
          <w:iCs/>
          <w:noProof/>
          <w:szCs w:val="24"/>
        </w:rPr>
        <w:t>Bioinformatics (Oxford, England)</w:t>
      </w:r>
      <w:r w:rsidRPr="003C21FD">
        <w:rPr>
          <w:rFonts w:ascii="Calibri" w:hAnsi="Calibri" w:cs="Times New Roman"/>
          <w:noProof/>
          <w:szCs w:val="24"/>
        </w:rPr>
        <w:t>, 25(14), pp.1754–60. Available at: http://www.pubmedcentral.nih.gov/articlerender.fcgi?artid=2705234&amp;tool=pmcentrez&amp;rendertype=abstract [Accessed July 9, 2014].</w:t>
      </w:r>
    </w:p>
    <w:p w14:paraId="72D94A4B"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Li, M. et al., 2008. Modifying the DPClus algorithm for identifying protein complexes based on new topological structures. </w:t>
      </w:r>
      <w:r w:rsidRPr="003C21FD">
        <w:rPr>
          <w:rFonts w:ascii="Calibri" w:hAnsi="Calibri" w:cs="Times New Roman"/>
          <w:i/>
          <w:iCs/>
          <w:noProof/>
          <w:szCs w:val="24"/>
        </w:rPr>
        <w:t>BMC bioinformatics</w:t>
      </w:r>
      <w:r w:rsidRPr="003C21FD">
        <w:rPr>
          <w:rFonts w:ascii="Calibri" w:hAnsi="Calibri" w:cs="Times New Roman"/>
          <w:noProof/>
          <w:szCs w:val="24"/>
        </w:rPr>
        <w:t>, 9(1), p.398. Available at: http://bmcbioinformatics.biomedcentral.com/articles/10.1186/1471-2105-9-398 [Accessed April 28, 2016].</w:t>
      </w:r>
    </w:p>
    <w:p w14:paraId="15041E07"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Lindgreen, S., 2012. AdapterRemoval: easy cleaning of next-generation sequencing reads. </w:t>
      </w:r>
      <w:r w:rsidRPr="003C21FD">
        <w:rPr>
          <w:rFonts w:ascii="Calibri" w:hAnsi="Calibri" w:cs="Times New Roman"/>
          <w:i/>
          <w:iCs/>
          <w:noProof/>
          <w:szCs w:val="24"/>
        </w:rPr>
        <w:t>BMC research notes</w:t>
      </w:r>
      <w:r w:rsidRPr="003C21FD">
        <w:rPr>
          <w:rFonts w:ascii="Calibri" w:hAnsi="Calibri" w:cs="Times New Roman"/>
          <w:noProof/>
          <w:szCs w:val="24"/>
        </w:rPr>
        <w:t>, 5(1), p.337. Available at: http://www.biomedcentral.com/1756-0500/5/337 [Accessed September 4, 2015].</w:t>
      </w:r>
    </w:p>
    <w:p w14:paraId="5A00B2E8"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Louwers, M. et al., 2009. Tissue- and expression level-specific chromatin looping at maize b1 epialleles. </w:t>
      </w:r>
      <w:r w:rsidRPr="003C21FD">
        <w:rPr>
          <w:rFonts w:ascii="Calibri" w:hAnsi="Calibri" w:cs="Times New Roman"/>
          <w:i/>
          <w:iCs/>
          <w:noProof/>
          <w:szCs w:val="24"/>
        </w:rPr>
        <w:t>The Plant cell</w:t>
      </w:r>
      <w:r w:rsidRPr="003C21FD">
        <w:rPr>
          <w:rFonts w:ascii="Calibri" w:hAnsi="Calibri" w:cs="Times New Roman"/>
          <w:noProof/>
          <w:szCs w:val="24"/>
        </w:rPr>
        <w:t>, 21(3), pp.832–42. Available at: http://www.pubmedcentral.nih.gov/articlerender.fcgi?artid=2671708&amp;tool=pmcentrez&amp;rendertype=abstract [Accessed September 13, 2015].</w:t>
      </w:r>
    </w:p>
    <w:p w14:paraId="67DC493E"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McMullen, M.D. et al., 2009. Genetic properties of the maize nested association mapping population. </w:t>
      </w:r>
      <w:r w:rsidRPr="003C21FD">
        <w:rPr>
          <w:rFonts w:ascii="Calibri" w:hAnsi="Calibri" w:cs="Times New Roman"/>
          <w:i/>
          <w:iCs/>
          <w:noProof/>
          <w:szCs w:val="24"/>
        </w:rPr>
        <w:t>Science (New York, N.Y.)</w:t>
      </w:r>
      <w:r w:rsidRPr="003C21FD">
        <w:rPr>
          <w:rFonts w:ascii="Calibri" w:hAnsi="Calibri" w:cs="Times New Roman"/>
          <w:noProof/>
          <w:szCs w:val="24"/>
        </w:rPr>
        <w:t>, 325(5941), pp.737–40. Available at: http://www.ncbi.nlm.nih.gov/pubmed/19661427 [Accessed October 29, 2012].</w:t>
      </w:r>
    </w:p>
    <w:p w14:paraId="08F2BCFF"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Mochida, K. et al., 2011. Global landscape of a co-expressed gene network in barley and its application to gene discovery in Triticeae crops. </w:t>
      </w:r>
      <w:r w:rsidRPr="003C21FD">
        <w:rPr>
          <w:rFonts w:ascii="Calibri" w:hAnsi="Calibri" w:cs="Times New Roman"/>
          <w:i/>
          <w:iCs/>
          <w:noProof/>
          <w:szCs w:val="24"/>
        </w:rPr>
        <w:t>Plant &amp; cell physiology</w:t>
      </w:r>
      <w:r w:rsidRPr="003C21FD">
        <w:rPr>
          <w:rFonts w:ascii="Calibri" w:hAnsi="Calibri" w:cs="Times New Roman"/>
          <w:noProof/>
          <w:szCs w:val="24"/>
        </w:rPr>
        <w:t>, 52(5), pp.785–803. Available at: http://www.pubmedcentral.nih.gov/articlerender.fcgi?artid=3093127&amp;tool=pmcentrez&amp;rendertype=abstract [Accessed August 15, 2011].</w:t>
      </w:r>
    </w:p>
    <w:p w14:paraId="63494492"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Morrell, P.L. et al., 2005. Low levels of linkage disequilibrium in wild barley (Hordeum vulgare ssp. spontaneum) despite high rates of self-fertilization. </w:t>
      </w:r>
      <w:r w:rsidRPr="003C21FD">
        <w:rPr>
          <w:rFonts w:ascii="Calibri" w:hAnsi="Calibri" w:cs="Times New Roman"/>
          <w:i/>
          <w:iCs/>
          <w:noProof/>
          <w:szCs w:val="24"/>
        </w:rPr>
        <w:t>Proceedings of the National Academy of Sciences of the United States of America</w:t>
      </w:r>
      <w:r w:rsidRPr="003C21FD">
        <w:rPr>
          <w:rFonts w:ascii="Calibri" w:hAnsi="Calibri" w:cs="Times New Roman"/>
          <w:noProof/>
          <w:szCs w:val="24"/>
        </w:rPr>
        <w:t>, 102(7), pp.2442–2447.</w:t>
      </w:r>
    </w:p>
    <w:p w14:paraId="0CD88F40"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Obayashi, T. et al., 2014. ATTED-II in 2014: Evaluation of Gene Coexpression in Agriculturally Important Plants. </w:t>
      </w:r>
      <w:r w:rsidRPr="003C21FD">
        <w:rPr>
          <w:rFonts w:ascii="Calibri" w:hAnsi="Calibri" w:cs="Times New Roman"/>
          <w:i/>
          <w:iCs/>
          <w:noProof/>
          <w:szCs w:val="24"/>
        </w:rPr>
        <w:t>Plant and Cell Physiology</w:t>
      </w:r>
      <w:r w:rsidRPr="003C21FD">
        <w:rPr>
          <w:rFonts w:ascii="Calibri" w:hAnsi="Calibri" w:cs="Times New Roman"/>
          <w:noProof/>
          <w:szCs w:val="24"/>
        </w:rPr>
        <w:t>, 55(1), pp.e6–e6. Available at: http://pcp.oxfordjournals.org/cgi/doi/10.1093/pcp/pct178.</w:t>
      </w:r>
    </w:p>
    <w:p w14:paraId="6AFC478A"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Ozaki, S. et al., 2010. Coexpression analysis of tomato genes and experimental verification of coordinated expression of genes found in a functionally enriched coexpression module. </w:t>
      </w:r>
      <w:r w:rsidRPr="003C21FD">
        <w:rPr>
          <w:rFonts w:ascii="Calibri" w:hAnsi="Calibri" w:cs="Times New Roman"/>
          <w:i/>
          <w:iCs/>
          <w:noProof/>
          <w:szCs w:val="24"/>
        </w:rPr>
        <w:t>DNA research : an international journal for rapid publication of reports on genes and genomes</w:t>
      </w:r>
      <w:r w:rsidRPr="003C21FD">
        <w:rPr>
          <w:rFonts w:ascii="Calibri" w:hAnsi="Calibri" w:cs="Times New Roman"/>
          <w:noProof/>
          <w:szCs w:val="24"/>
        </w:rPr>
        <w:t>, 17(2), pp.105–16. Available at: http://www.pubmedcentral.nih.gov/articlerender.fcgi?artid=2853382&amp;tool=pmcentrez&amp;rendertype=abstract [Accessed April 16, 2016].</w:t>
      </w:r>
    </w:p>
    <w:p w14:paraId="6B51694C"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Peiffer, J.A. et al., 2014. The Genetic Architecture of Maize Height. </w:t>
      </w:r>
      <w:r w:rsidRPr="003C21FD">
        <w:rPr>
          <w:rFonts w:ascii="Calibri" w:hAnsi="Calibri" w:cs="Times New Roman"/>
          <w:i/>
          <w:iCs/>
          <w:noProof/>
          <w:szCs w:val="24"/>
        </w:rPr>
        <w:t>Genetics</w:t>
      </w:r>
      <w:r w:rsidRPr="003C21FD">
        <w:rPr>
          <w:rFonts w:ascii="Calibri" w:hAnsi="Calibri" w:cs="Times New Roman"/>
          <w:noProof/>
          <w:szCs w:val="24"/>
        </w:rPr>
        <w:t>. Available at: http://www.ncbi.nlm.nih.gov/pubmed/24514905 [Accessed March 19, 2014].</w:t>
      </w:r>
    </w:p>
    <w:p w14:paraId="2D4185AB"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Reich, D.E. et al., 2001. Linkage disequilibrium in the human genome. , 9(Table 1), pp.199–204.</w:t>
      </w:r>
    </w:p>
    <w:p w14:paraId="45B1AABE"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Roston, R.L. et al., 2012. TGD1, -2, and -3 proteins involved in lipid trafficking form ATP-binding cassette (ABC) transporter with multiple substrate-binding proteins. </w:t>
      </w:r>
      <w:r w:rsidRPr="003C21FD">
        <w:rPr>
          <w:rFonts w:ascii="Calibri" w:hAnsi="Calibri" w:cs="Times New Roman"/>
          <w:i/>
          <w:iCs/>
          <w:noProof/>
          <w:szCs w:val="24"/>
        </w:rPr>
        <w:t>Journal of Biological Chemistry</w:t>
      </w:r>
      <w:r w:rsidRPr="003C21FD">
        <w:rPr>
          <w:rFonts w:ascii="Calibri" w:hAnsi="Calibri" w:cs="Times New Roman"/>
          <w:noProof/>
          <w:szCs w:val="24"/>
        </w:rPr>
        <w:t>, 287(25), pp.21406–21415.</w:t>
      </w:r>
    </w:p>
    <w:p w14:paraId="4BF008A6"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Sarkar, N.K., Kim, Y.-K. &amp; Grover, A., 2014. Coexpression network analysis associated with call of rice seedlings for encountering heat stress. </w:t>
      </w:r>
      <w:r w:rsidRPr="003C21FD">
        <w:rPr>
          <w:rFonts w:ascii="Calibri" w:hAnsi="Calibri" w:cs="Times New Roman"/>
          <w:i/>
          <w:iCs/>
          <w:noProof/>
          <w:szCs w:val="24"/>
        </w:rPr>
        <w:t>Plant Molecular Biology</w:t>
      </w:r>
      <w:r w:rsidRPr="003C21FD">
        <w:rPr>
          <w:rFonts w:ascii="Calibri" w:hAnsi="Calibri" w:cs="Times New Roman"/>
          <w:noProof/>
          <w:szCs w:val="24"/>
        </w:rPr>
        <w:t>, 84(1–2), pp.125–143.</w:t>
      </w:r>
    </w:p>
    <w:p w14:paraId="5288A909"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Schaefer, R.J. et al., 2014. Discovering functional modules across diverse maize transcriptomes using COB, the co-expression browser. </w:t>
      </w:r>
      <w:r w:rsidRPr="003C21FD">
        <w:rPr>
          <w:rFonts w:ascii="Calibri" w:hAnsi="Calibri" w:cs="Times New Roman"/>
          <w:i/>
          <w:iCs/>
          <w:noProof/>
          <w:szCs w:val="24"/>
        </w:rPr>
        <w:t>PLoS ONE</w:t>
      </w:r>
      <w:r w:rsidRPr="003C21FD">
        <w:rPr>
          <w:rFonts w:ascii="Calibri" w:hAnsi="Calibri" w:cs="Times New Roman"/>
          <w:noProof/>
          <w:szCs w:val="24"/>
        </w:rPr>
        <w:t>, 9(6).</w:t>
      </w:r>
    </w:p>
    <w:p w14:paraId="5FC9AB37"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Schaefer, R.J., Briskine, R., Springer, N.M. &amp; Myers, C.L., 2014. Discovering functional modules across diverse maize transcriptomes using COB, the co-expression browser. </w:t>
      </w:r>
      <w:r w:rsidRPr="003C21FD">
        <w:rPr>
          <w:rFonts w:ascii="Calibri" w:hAnsi="Calibri" w:cs="Times New Roman"/>
          <w:i/>
          <w:iCs/>
          <w:noProof/>
          <w:szCs w:val="24"/>
        </w:rPr>
        <w:t>PLoS ONE</w:t>
      </w:r>
      <w:r w:rsidRPr="003C21FD">
        <w:rPr>
          <w:rFonts w:ascii="Calibri" w:hAnsi="Calibri" w:cs="Times New Roman"/>
          <w:noProof/>
          <w:szCs w:val="24"/>
        </w:rPr>
        <w:t>, 9(6), p.99193.</w:t>
      </w:r>
    </w:p>
    <w:p w14:paraId="56BA3ADD"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Schaefer, R.J., Briskine, R., Springer, N.M., Myers, C.C.L., et al., 2014. Discovering functional modules across diverse maize transcriptomes using COB, the co-expression browser F. Börnke, ed. </w:t>
      </w:r>
      <w:r w:rsidRPr="003C21FD">
        <w:rPr>
          <w:rFonts w:ascii="Calibri" w:hAnsi="Calibri" w:cs="Times New Roman"/>
          <w:i/>
          <w:iCs/>
          <w:noProof/>
          <w:szCs w:val="24"/>
        </w:rPr>
        <w:t>PLoS ONE</w:t>
      </w:r>
      <w:r w:rsidRPr="003C21FD">
        <w:rPr>
          <w:rFonts w:ascii="Calibri" w:hAnsi="Calibri" w:cs="Times New Roman"/>
          <w:noProof/>
          <w:szCs w:val="24"/>
        </w:rPr>
        <w:t>, 9(6), p.99193. Available at: http://dx.plos.org/10.1371/journal.pone.0099193 [Accessed June 7, 2016].</w:t>
      </w:r>
    </w:p>
    <w:p w14:paraId="417120FA"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Schaefer, R.J., Michno, J.-M. &amp; Myers, C.L., 2016. Unraveling gene function in agricultural species using gene co-expression networks. </w:t>
      </w:r>
      <w:r w:rsidRPr="003C21FD">
        <w:rPr>
          <w:rFonts w:ascii="Calibri" w:hAnsi="Calibri" w:cs="Times New Roman"/>
          <w:i/>
          <w:iCs/>
          <w:noProof/>
          <w:szCs w:val="24"/>
        </w:rPr>
        <w:t>Biochimica et Biophysica Acta - Gene Regulatory Mechanisms</w:t>
      </w:r>
      <w:r w:rsidRPr="003C21FD">
        <w:rPr>
          <w:rFonts w:ascii="Calibri" w:hAnsi="Calibri" w:cs="Times New Roman"/>
          <w:noProof/>
          <w:szCs w:val="24"/>
        </w:rPr>
        <w:t>.</w:t>
      </w:r>
    </w:p>
    <w:p w14:paraId="2C0AF7DB"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Schubert, M. et al., 2014. Characterization of ancient and modern genomes by SNP detection and phylogenomic and metagenomic analysis using PALEOMIX. </w:t>
      </w:r>
      <w:r w:rsidRPr="003C21FD">
        <w:rPr>
          <w:rFonts w:ascii="Calibri" w:hAnsi="Calibri" w:cs="Times New Roman"/>
          <w:i/>
          <w:iCs/>
          <w:noProof/>
          <w:szCs w:val="24"/>
        </w:rPr>
        <w:t>Nature protocols</w:t>
      </w:r>
      <w:r w:rsidRPr="003C21FD">
        <w:rPr>
          <w:rFonts w:ascii="Calibri" w:hAnsi="Calibri" w:cs="Times New Roman"/>
          <w:noProof/>
          <w:szCs w:val="24"/>
        </w:rPr>
        <w:t>, 9(5), pp.1056–82. Available at: http://www.ncbi.nlm.nih.gov/pubmed/24722405.</w:t>
      </w:r>
    </w:p>
    <w:p w14:paraId="3BD348A7"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Stelpflug, S.C. et al., 2015. An expanded maize gene expression atlas based on RNA-sequencing and its use to explore root development. </w:t>
      </w:r>
      <w:r w:rsidRPr="003C21FD">
        <w:rPr>
          <w:rFonts w:ascii="Calibri" w:hAnsi="Calibri" w:cs="Times New Roman"/>
          <w:i/>
          <w:iCs/>
          <w:noProof/>
          <w:szCs w:val="24"/>
        </w:rPr>
        <w:t>The Plant Genome</w:t>
      </w:r>
      <w:r w:rsidRPr="003C21FD">
        <w:rPr>
          <w:rFonts w:ascii="Calibri" w:hAnsi="Calibri" w:cs="Times New Roman"/>
          <w:noProof/>
          <w:szCs w:val="24"/>
        </w:rPr>
        <w:t>, (608), pp.314–362.</w:t>
      </w:r>
    </w:p>
    <w:p w14:paraId="3396FC12"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Swanson-Wagner, R. et al., 2012. Reshaping of the maize transcriptome by domestication. </w:t>
      </w:r>
      <w:r w:rsidRPr="003C21FD">
        <w:rPr>
          <w:rFonts w:ascii="Calibri" w:hAnsi="Calibri" w:cs="Times New Roman"/>
          <w:i/>
          <w:iCs/>
          <w:noProof/>
          <w:szCs w:val="24"/>
        </w:rPr>
        <w:t>PNAS</w:t>
      </w:r>
      <w:r w:rsidRPr="003C21FD">
        <w:rPr>
          <w:rFonts w:ascii="Calibri" w:hAnsi="Calibri" w:cs="Times New Roman"/>
          <w:noProof/>
          <w:szCs w:val="24"/>
        </w:rPr>
        <w:t>, 109(29), pp.11878–11883. Available at: http://www.pnas.org/cgi/doi/10.1073/pnas.1201961109 [Accessed June 7, 2016].</w:t>
      </w:r>
    </w:p>
    <w:p w14:paraId="42510A5E"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Taşan, M. et al., 2014. Selecting causal genes from genome-wide association studies via functionally coherent subnetworks. , 12(2).</w:t>
      </w:r>
    </w:p>
    <w:p w14:paraId="3A078B18"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Tian, F. et al., 2011. Genome-wide association study of leaf architecture in the maize nested association mapping population. </w:t>
      </w:r>
      <w:r w:rsidRPr="003C21FD">
        <w:rPr>
          <w:rFonts w:ascii="Calibri" w:hAnsi="Calibri" w:cs="Times New Roman"/>
          <w:i/>
          <w:iCs/>
          <w:noProof/>
          <w:szCs w:val="24"/>
        </w:rPr>
        <w:t>Nature genetics</w:t>
      </w:r>
      <w:r w:rsidRPr="003C21FD">
        <w:rPr>
          <w:rFonts w:ascii="Calibri" w:hAnsi="Calibri" w:cs="Times New Roman"/>
          <w:noProof/>
          <w:szCs w:val="24"/>
        </w:rPr>
        <w:t>, 43(2), pp.159–62. Available at: http://www.ncbi.nlm.nih.gov/pubmed/21217756 [Accessed October 29, 2012].</w:t>
      </w:r>
    </w:p>
    <w:p w14:paraId="4E6FF47B"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USDA, 2016. </w:t>
      </w:r>
      <w:r w:rsidRPr="003C21FD">
        <w:rPr>
          <w:rFonts w:ascii="Calibri" w:hAnsi="Calibri" w:cs="Times New Roman"/>
          <w:i/>
          <w:iCs/>
          <w:noProof/>
          <w:szCs w:val="24"/>
        </w:rPr>
        <w:t>Crop Production 2015 Summary</w:t>
      </w:r>
      <w:r w:rsidRPr="003C21FD">
        <w:rPr>
          <w:rFonts w:ascii="Calibri" w:hAnsi="Calibri" w:cs="Times New Roman"/>
          <w:noProof/>
          <w:szCs w:val="24"/>
        </w:rPr>
        <w:t>,</w:t>
      </w:r>
    </w:p>
    <w:p w14:paraId="3802E794"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Valdar, W. et al., 2009. Mapping in structured populations by resample model averaging. </w:t>
      </w:r>
      <w:r w:rsidRPr="003C21FD">
        <w:rPr>
          <w:rFonts w:ascii="Calibri" w:hAnsi="Calibri" w:cs="Times New Roman"/>
          <w:i/>
          <w:iCs/>
          <w:noProof/>
          <w:szCs w:val="24"/>
        </w:rPr>
        <w:t>Genetics</w:t>
      </w:r>
      <w:r w:rsidRPr="003C21FD">
        <w:rPr>
          <w:rFonts w:ascii="Calibri" w:hAnsi="Calibri" w:cs="Times New Roman"/>
          <w:noProof/>
          <w:szCs w:val="24"/>
        </w:rPr>
        <w:t>, 182(4), pp.1263–77. Available at: http://www.genetics.org/content/182/4/1263.long [Accessed August 6, 2015].</w:t>
      </w:r>
    </w:p>
    <w:p w14:paraId="627AEAE3"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Wallace, J.G. et al., 2014. Association mapping across numerous traits reveals patterns of functional variation in maize. </w:t>
      </w:r>
      <w:r w:rsidRPr="003C21FD">
        <w:rPr>
          <w:rFonts w:ascii="Calibri" w:hAnsi="Calibri" w:cs="Times New Roman"/>
          <w:i/>
          <w:iCs/>
          <w:noProof/>
          <w:szCs w:val="24"/>
        </w:rPr>
        <w:t>PLoS genetics</w:t>
      </w:r>
      <w:r w:rsidRPr="003C21FD">
        <w:rPr>
          <w:rFonts w:ascii="Calibri" w:hAnsi="Calibri" w:cs="Times New Roman"/>
          <w:noProof/>
          <w:szCs w:val="24"/>
        </w:rPr>
        <w:t>, 10(12), p.e1004845. Available at: http://journals.plos.org/plosgenetics/article?id=10.1371/journal.pgen.1004845 [Accessed September 24, 2015].</w:t>
      </w:r>
    </w:p>
    <w:p w14:paraId="2091E34E"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Winkler, R.G. &amp; Freeling, M., 1994. Physiological genetics of the dominant gibberellin-nonresponsive maize dwarfs, Dwart8 and Dwart9. </w:t>
      </w:r>
      <w:r w:rsidRPr="003C21FD">
        <w:rPr>
          <w:rFonts w:ascii="Calibri" w:hAnsi="Calibri" w:cs="Times New Roman"/>
          <w:i/>
          <w:iCs/>
          <w:noProof/>
          <w:szCs w:val="24"/>
        </w:rPr>
        <w:t>Planta</w:t>
      </w:r>
      <w:r w:rsidRPr="003C21FD">
        <w:rPr>
          <w:rFonts w:ascii="Calibri" w:hAnsi="Calibri" w:cs="Times New Roman"/>
          <w:noProof/>
          <w:szCs w:val="24"/>
        </w:rPr>
        <w:t>, 193, pp.341–348.</w:t>
      </w:r>
    </w:p>
    <w:p w14:paraId="17C9DCD6"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Wolfe, C.J., Kohane, I.S. &amp; Butte, A.J., 2005. Systematic survey reveals general applicability of “guilt-by-association” within gene coexpression networks. </w:t>
      </w:r>
      <w:r w:rsidRPr="003C21FD">
        <w:rPr>
          <w:rFonts w:ascii="Calibri" w:hAnsi="Calibri" w:cs="Times New Roman"/>
          <w:i/>
          <w:iCs/>
          <w:noProof/>
          <w:szCs w:val="24"/>
        </w:rPr>
        <w:t>BMC bioinformatics</w:t>
      </w:r>
      <w:r w:rsidRPr="003C21FD">
        <w:rPr>
          <w:rFonts w:ascii="Calibri" w:hAnsi="Calibri" w:cs="Times New Roman"/>
          <w:noProof/>
          <w:szCs w:val="24"/>
        </w:rPr>
        <w:t>, 6, p.227. Available at: http://www.pubmedcentral.nih.gov/articlerender.fcgi?artid=1239911&amp;tool=pmcentrez&amp;rendertype=abstract [Accessed April 8, 2016].</w:t>
      </w:r>
    </w:p>
    <w:p w14:paraId="3629CBBE" w14:textId="77777777" w:rsidR="003C21FD" w:rsidRPr="003C21FD" w:rsidRDefault="003C21FD" w:rsidP="003C21FD">
      <w:pPr>
        <w:widowControl w:val="0"/>
        <w:autoSpaceDE w:val="0"/>
        <w:autoSpaceDN w:val="0"/>
        <w:adjustRightInd w:val="0"/>
        <w:spacing w:line="240" w:lineRule="auto"/>
        <w:ind w:left="480" w:hanging="480"/>
        <w:rPr>
          <w:rFonts w:ascii="Calibri" w:hAnsi="Calibri" w:cs="Times New Roman"/>
          <w:noProof/>
          <w:szCs w:val="24"/>
        </w:rPr>
      </w:pPr>
      <w:r w:rsidRPr="003C21FD">
        <w:rPr>
          <w:rFonts w:ascii="Calibri" w:hAnsi="Calibri" w:cs="Times New Roman"/>
          <w:noProof/>
          <w:szCs w:val="24"/>
        </w:rPr>
        <w:t xml:space="preserve">Wray, G.A., 2007. The evolutionary significance of cis-regulatory mutations. </w:t>
      </w:r>
      <w:r w:rsidRPr="003C21FD">
        <w:rPr>
          <w:rFonts w:ascii="Calibri" w:hAnsi="Calibri" w:cs="Times New Roman"/>
          <w:i/>
          <w:iCs/>
          <w:noProof/>
          <w:szCs w:val="24"/>
        </w:rPr>
        <w:t>Nature reviews. Genetics</w:t>
      </w:r>
      <w:r w:rsidRPr="003C21FD">
        <w:rPr>
          <w:rFonts w:ascii="Calibri" w:hAnsi="Calibri" w:cs="Times New Roman"/>
          <w:noProof/>
          <w:szCs w:val="24"/>
        </w:rPr>
        <w:t>, 8(3), pp.206–16. Available at: http://dx.doi.org/10.1038/nrg2063 [Accessed July 11, 2014].</w:t>
      </w:r>
    </w:p>
    <w:p w14:paraId="7C7A153B" w14:textId="77777777" w:rsidR="003C21FD" w:rsidRPr="003C21FD" w:rsidRDefault="003C21FD" w:rsidP="003C21FD">
      <w:pPr>
        <w:widowControl w:val="0"/>
        <w:autoSpaceDE w:val="0"/>
        <w:autoSpaceDN w:val="0"/>
        <w:adjustRightInd w:val="0"/>
        <w:spacing w:line="240" w:lineRule="auto"/>
        <w:ind w:left="480" w:hanging="480"/>
        <w:rPr>
          <w:rFonts w:ascii="Calibri" w:hAnsi="Calibri"/>
          <w:noProof/>
        </w:rPr>
      </w:pPr>
      <w:r w:rsidRPr="003C21FD">
        <w:rPr>
          <w:rFonts w:ascii="Calibri" w:hAnsi="Calibri" w:cs="Times New Roman"/>
          <w:noProof/>
          <w:szCs w:val="24"/>
        </w:rPr>
        <w:t xml:space="preserve">Zheng, Z.-L. &amp; Zhao, Y., 2013. Transcriptome comparison and gene coexpression network analysis provide a systems view of citrus response to “Candidatus Liberibacter asiaticus” infection. </w:t>
      </w:r>
      <w:r w:rsidRPr="003C21FD">
        <w:rPr>
          <w:rFonts w:ascii="Calibri" w:hAnsi="Calibri" w:cs="Times New Roman"/>
          <w:i/>
          <w:iCs/>
          <w:noProof/>
          <w:szCs w:val="24"/>
        </w:rPr>
        <w:t>BMC genomics</w:t>
      </w:r>
      <w:r w:rsidRPr="003C21FD">
        <w:rPr>
          <w:rFonts w:ascii="Calibri" w:hAnsi="Calibri" w:cs="Times New Roman"/>
          <w:noProof/>
          <w:szCs w:val="24"/>
        </w:rPr>
        <w:t>, 14(1), p.27.</w:t>
      </w:r>
    </w:p>
    <w:p w14:paraId="2E64BD8B" w14:textId="3D141A21" w:rsidR="00904378" w:rsidRPr="00904378" w:rsidRDefault="003F1192" w:rsidP="006804EA">
      <w:r>
        <w:fldChar w:fldCharType="end"/>
      </w:r>
    </w:p>
    <w:p w14:paraId="6590EFAD" w14:textId="4C195090" w:rsidR="006B33EA" w:rsidRDefault="005F2ACB" w:rsidP="006804EA">
      <w:pPr>
        <w:pStyle w:val="Heading1"/>
      </w:pPr>
      <w:r>
        <w:t>Supplementary Figures</w:t>
      </w:r>
    </w:p>
    <w:p w14:paraId="0447B51D" w14:textId="0EA17D04" w:rsidR="00C45906" w:rsidRDefault="00C45906" w:rsidP="00D04EE5">
      <w:pPr>
        <w:pStyle w:val="Heading2"/>
      </w:pPr>
      <w:bookmarkStart w:id="120" w:name="_Ref447013206"/>
      <w:r>
        <w:t xml:space="preserve">Supp. </w:t>
      </w:r>
      <w:r w:rsidR="00DB7771">
        <w:t>Fig</w:t>
      </w:r>
      <w:r w:rsidR="0077751E">
        <w:t xml:space="preserve">. </w:t>
      </w:r>
      <w:r>
        <w:t>1</w:t>
      </w:r>
      <w:bookmarkEnd w:id="120"/>
    </w:p>
    <w:p w14:paraId="517E8C0B" w14:textId="06C9C24C" w:rsidR="00DB7771" w:rsidRDefault="00DB7771" w:rsidP="006804EA">
      <w:pPr>
        <w:pStyle w:val="Heading3"/>
      </w:pPr>
      <w:r>
        <w:t>ZmPAN Network Health</w:t>
      </w:r>
    </w:p>
    <w:p w14:paraId="7ECF663F" w14:textId="18340086"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7592806F" w14:textId="3E7A5D34" w:rsidR="00C45906" w:rsidRDefault="00C45906" w:rsidP="00D04EE5">
      <w:pPr>
        <w:pStyle w:val="Heading2"/>
      </w:pPr>
      <w:bookmarkStart w:id="121" w:name="_Ref447013895"/>
      <w:r>
        <w:t xml:space="preserve">Supp. </w:t>
      </w:r>
      <w:r w:rsidR="00DB7771">
        <w:t>Fig</w:t>
      </w:r>
      <w:r w:rsidR="0077751E">
        <w:t>.</w:t>
      </w:r>
      <w:r>
        <w:t xml:space="preserve"> 2</w:t>
      </w:r>
      <w:bookmarkEnd w:id="121"/>
    </w:p>
    <w:p w14:paraId="53CDA2E9" w14:textId="108B3FE2" w:rsidR="00DB7771" w:rsidRPr="00DB7771" w:rsidRDefault="00DB7771" w:rsidP="006804EA">
      <w:pPr>
        <w:pStyle w:val="Heading3"/>
      </w:pPr>
      <w:r>
        <w:t>ZmSAM Network Health</w:t>
      </w:r>
    </w:p>
    <w:p w14:paraId="12EF9C77" w14:textId="5012EEC3"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0D523037" w14:textId="77777777" w:rsidR="00C50EC2" w:rsidRDefault="00C50EC2" w:rsidP="006804EA"/>
    <w:p w14:paraId="25105D30" w14:textId="09ACF477" w:rsidR="00C50EC2" w:rsidRDefault="00C50EC2" w:rsidP="00D04EE5">
      <w:pPr>
        <w:pStyle w:val="Heading2"/>
      </w:pPr>
      <w:bookmarkStart w:id="122" w:name="_Ref447015478"/>
      <w:r>
        <w:t>Supp. Fig</w:t>
      </w:r>
      <w:r w:rsidR="00412AFA">
        <w:t>.</w:t>
      </w:r>
      <w:r>
        <w:t xml:space="preserve"> 3</w:t>
      </w:r>
      <w:bookmarkEnd w:id="122"/>
    </w:p>
    <w:p w14:paraId="7941DEF7" w14:textId="727C4BA7" w:rsidR="00C50EC2" w:rsidRDefault="00C50EC2" w:rsidP="006804EA">
      <w:pPr>
        <w:pStyle w:val="Heading3"/>
      </w:pPr>
      <w:r>
        <w:t>ZmRoot Network Health</w:t>
      </w:r>
    </w:p>
    <w:p w14:paraId="6F13AF53" w14:textId="5181E379"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6139FE42" w14:textId="77777777" w:rsidR="00FD6539" w:rsidRDefault="00FD6539" w:rsidP="006804EA">
      <w:pPr>
        <w:pStyle w:val="Subtitle"/>
      </w:pPr>
    </w:p>
    <w:p w14:paraId="24F0807B" w14:textId="592C27A0" w:rsidR="0020050D" w:rsidRPr="0045686C" w:rsidRDefault="0020050D" w:rsidP="00D04EE5">
      <w:pPr>
        <w:pStyle w:val="Heading2"/>
      </w:pPr>
      <w:bookmarkStart w:id="123" w:name="_Ref447187909"/>
      <w:r>
        <w:t>Supp. Fig. 4</w:t>
      </w:r>
      <w:bookmarkEnd w:id="123"/>
    </w:p>
    <w:p w14:paraId="53CF461F" w14:textId="310A7134" w:rsidR="00857489" w:rsidRDefault="00380825" w:rsidP="006804EA">
      <w:pPr>
        <w:pStyle w:val="Heading3"/>
      </w:pPr>
      <w:r>
        <w:t xml:space="preserve">MCR </w:t>
      </w:r>
      <w:r w:rsidR="00E814FD">
        <w:t>supplemental figure</w:t>
      </w:r>
    </w:p>
    <w:p w14:paraId="28DBD5DB" w14:textId="4307DC91"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70876A01" w14:textId="093CEA9E" w:rsidR="002002F7" w:rsidRDefault="002002F7" w:rsidP="00D04EE5">
      <w:pPr>
        <w:pStyle w:val="Heading2"/>
      </w:pPr>
      <w:bookmarkStart w:id="124" w:name="_Ref470857301"/>
      <w:r>
        <w:t>Supp. Fig. 5</w:t>
      </w:r>
      <w:bookmarkEnd w:id="124"/>
    </w:p>
    <w:p w14:paraId="10948AB9" w14:textId="61358BA1" w:rsidR="002002F7" w:rsidRDefault="00E814FD" w:rsidP="006804EA">
      <w:pPr>
        <w:pStyle w:val="Heading3"/>
      </w:pPr>
      <w:r>
        <w:t>FCR supplemental figure</w:t>
      </w:r>
    </w:p>
    <w:p w14:paraId="210C7573" w14:textId="0317C15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0578281D" w14:textId="6D0E1552" w:rsidR="00AC5717" w:rsidRDefault="00AC5717" w:rsidP="00D04EE5">
      <w:pPr>
        <w:pStyle w:val="Heading2"/>
      </w:pPr>
      <w:bookmarkStart w:id="125" w:name="_Ref481678956"/>
      <w:r>
        <w:t>Supp. Figure 6</w:t>
      </w:r>
      <w:bookmarkEnd w:id="125"/>
    </w:p>
    <w:p w14:paraId="6B0CF08D" w14:textId="6BF82894" w:rsidR="000F3B6F" w:rsidRDefault="00EE4CCD" w:rsidP="006804EA">
      <w:pPr>
        <w:pStyle w:val="Heading3"/>
      </w:pPr>
      <w:r>
        <w:t>Distribution</w:t>
      </w:r>
      <w:r w:rsidR="000F3B6F">
        <w:t xml:space="preserve"> of Pearson correlation coefficients between gene specific density and locality</w:t>
      </w:r>
    </w:p>
    <w:p w14:paraId="2C647BAD" w14:textId="54F8BD8E"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543F5EB" w14:textId="7949E4D5" w:rsidR="000E781A" w:rsidRPr="000E781A" w:rsidRDefault="000E781A" w:rsidP="006804EA">
      <w:pPr>
        <w:pStyle w:val="Heading1"/>
      </w:pPr>
      <w:r>
        <w:t>Supplementary Files</w:t>
      </w:r>
    </w:p>
    <w:p w14:paraId="1F8A5027" w14:textId="38C05029" w:rsidR="00ED6B5D" w:rsidRDefault="00ED6B5D" w:rsidP="00D04EE5">
      <w:pPr>
        <w:pStyle w:val="Heading2"/>
      </w:pPr>
      <w:bookmarkStart w:id="126" w:name="_Ref463332505"/>
      <w:r>
        <w:t>Supp</w:t>
      </w:r>
      <w:r w:rsidR="000A7CE0">
        <w:t>.</w:t>
      </w:r>
      <w:r>
        <w:t xml:space="preserve"> File 1</w:t>
      </w:r>
      <w:bookmarkEnd w:id="126"/>
    </w:p>
    <w:p w14:paraId="0F830046" w14:textId="54A45632" w:rsidR="00ED6B5D" w:rsidRDefault="00ED6B5D" w:rsidP="006804EA">
      <w:pPr>
        <w:pStyle w:val="Heading3"/>
      </w:pPr>
      <w:r>
        <w:t>Quality control and Co-expression networks overview</w:t>
      </w:r>
    </w:p>
    <w:p w14:paraId="15E9BF57" w14:textId="7A03D43C" w:rsidR="005F2ACB" w:rsidRDefault="000A7CE0" w:rsidP="006804EA">
      <w:pPr>
        <w:pStyle w:val="Subtitle"/>
      </w:pPr>
      <w:r>
        <w:t>This file contains log information, quality control parameters, and network build parameters for gene co-expression networks.</w:t>
      </w:r>
    </w:p>
    <w:p w14:paraId="78506135" w14:textId="27662DA9" w:rsidR="005F2ACB" w:rsidRDefault="005F2ACB" w:rsidP="006804EA">
      <w:pPr>
        <w:pStyle w:val="Heading1"/>
      </w:pPr>
      <w:r>
        <w:t>Supplementary Tables</w:t>
      </w:r>
    </w:p>
    <w:p w14:paraId="1342A6EA" w14:textId="20AF9BAA" w:rsidR="00247FEC" w:rsidRDefault="00247FEC" w:rsidP="00D04EE5">
      <w:pPr>
        <w:pStyle w:val="Heading2"/>
      </w:pPr>
      <w:bookmarkStart w:id="127" w:name="_Ref479246505"/>
      <w:r>
        <w:t>Supp. Table 1</w:t>
      </w:r>
      <w:bookmarkEnd w:id="127"/>
    </w:p>
    <w:p w14:paraId="7F0A0BF6" w14:textId="6388C17E" w:rsidR="00247FEC" w:rsidRDefault="00301559" w:rsidP="006804EA">
      <w:pPr>
        <w:pStyle w:val="Heading3"/>
      </w:pPr>
      <w:r>
        <w:t>Full gene ontology term density and l</w:t>
      </w:r>
      <w:r w:rsidR="00247FEC">
        <w:t>ocality</w:t>
      </w:r>
      <w:r>
        <w:t xml:space="preserve"> p-values</w:t>
      </w:r>
    </w:p>
    <w:p w14:paraId="3F79DBF8" w14:textId="086A9144"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10CCAFDD" w14:textId="1A7EAEC6" w:rsidR="00301559" w:rsidRDefault="00301559" w:rsidP="00D04EE5">
      <w:pPr>
        <w:pStyle w:val="Heading2"/>
      </w:pPr>
      <w:bookmarkStart w:id="128" w:name="_Ref483825641"/>
      <w:r>
        <w:t>Supp. Table 2</w:t>
      </w:r>
      <w:bookmarkEnd w:id="128"/>
    </w:p>
    <w:p w14:paraId="09039FE6" w14:textId="7913C44A" w:rsidR="00301559" w:rsidRDefault="00301559" w:rsidP="006804EA">
      <w:pPr>
        <w:pStyle w:val="Heading3"/>
      </w:pPr>
      <w:r>
        <w:t>Network MCL cluster gene assignments</w:t>
      </w:r>
    </w:p>
    <w:p w14:paraId="065E4279" w14:textId="7BECF97B"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4D2BD965" w14:textId="12292894" w:rsidR="00573EC0" w:rsidRDefault="00573EC0" w:rsidP="00D04EE5">
      <w:pPr>
        <w:pStyle w:val="Heading2"/>
      </w:pPr>
      <w:bookmarkStart w:id="129" w:name="_Ref479248756"/>
      <w:r>
        <w:t>Supp. Table 3</w:t>
      </w:r>
      <w:bookmarkEnd w:id="129"/>
    </w:p>
    <w:p w14:paraId="50066246" w14:textId="202A1763" w:rsidR="00573EC0" w:rsidRDefault="00573EC0" w:rsidP="006804EA">
      <w:pPr>
        <w:pStyle w:val="Heading3"/>
      </w:pPr>
      <w:r>
        <w:t>Network signal of GO terms with various levels of MCR/FCR.</w:t>
      </w:r>
    </w:p>
    <w:p w14:paraId="09CFEF9C" w14:textId="07DFC505"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2607DF">
        <w:t>Fig. 5</w:t>
      </w:r>
      <w:r w:rsidR="00B74EB9" w:rsidRPr="00256622">
        <w:fldChar w:fldCharType="end"/>
      </w:r>
      <w:r w:rsidR="00B74EB9" w:rsidRPr="00256622">
        <w:t>)</w:t>
      </w:r>
      <w:r w:rsidR="00193BFA" w:rsidRPr="00256622">
        <w:t>.</w:t>
      </w:r>
    </w:p>
    <w:p w14:paraId="653AC883" w14:textId="6A9550A3" w:rsidR="00301559" w:rsidRDefault="002D35B0" w:rsidP="00D04EE5">
      <w:pPr>
        <w:pStyle w:val="Heading2"/>
      </w:pPr>
      <w:bookmarkStart w:id="130" w:name="_Ref479162360"/>
      <w:bookmarkStart w:id="131" w:name="_Ref479250924"/>
      <w:r>
        <w:t>Supp. Table</w:t>
      </w:r>
      <w:r w:rsidR="00301559">
        <w:t xml:space="preserve"> </w:t>
      </w:r>
      <w:bookmarkEnd w:id="130"/>
      <w:r w:rsidR="00301559">
        <w:t>4</w:t>
      </w:r>
      <w:bookmarkEnd w:id="131"/>
    </w:p>
    <w:p w14:paraId="1B2B4287" w14:textId="77777777" w:rsidR="00301559" w:rsidRDefault="00301559" w:rsidP="006804EA">
      <w:pPr>
        <w:pStyle w:val="Heading3"/>
      </w:pPr>
      <w:r>
        <w:t>Maize Grain Ionome GWAS Network Overlap Candidate Genes</w:t>
      </w:r>
    </w:p>
    <w:p w14:paraId="65A3EEF6" w14:textId="00658A1B"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2607DF" w:rsidRPr="0045686C">
        <w:t>Eq.</w:t>
      </w:r>
      <w:r w:rsidR="002607DF">
        <w:t>3</w:t>
      </w:r>
      <w:r>
        <w:fldChar w:fldCharType="end"/>
      </w:r>
      <w:r>
        <w:t>) or locality (</w:t>
      </w:r>
      <w:r>
        <w:fldChar w:fldCharType="begin"/>
      </w:r>
      <w:r>
        <w:instrText xml:space="preserve"> REF _Ref447101571 \h  \* MERGEFORMAT </w:instrText>
      </w:r>
      <w:r>
        <w:fldChar w:fldCharType="separate"/>
      </w:r>
      <w:r w:rsidR="002607DF">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28050FC5" w14:textId="3B12519A" w:rsidR="00301559" w:rsidRDefault="0099107B" w:rsidP="00D04EE5">
      <w:pPr>
        <w:pStyle w:val="Heading2"/>
      </w:pPr>
      <w:bookmarkStart w:id="132" w:name="_Ref480187199"/>
      <w:r>
        <w:t>Supp. Table 5</w:t>
      </w:r>
      <w:bookmarkEnd w:id="132"/>
    </w:p>
    <w:p w14:paraId="48D1668C" w14:textId="342D1B0A" w:rsidR="0099107B" w:rsidRDefault="0099107B" w:rsidP="006804EA">
      <w:pPr>
        <w:pStyle w:val="Heading3"/>
      </w:pPr>
      <w:r>
        <w:t>Maize Grain Ionome GWAS High Priority Overlap</w:t>
      </w:r>
      <w:r w:rsidR="0017480F">
        <w:t xml:space="preserve"> (HPO)</w:t>
      </w:r>
      <w:r>
        <w:t xml:space="preserve"> Candidate Genes</w:t>
      </w:r>
    </w:p>
    <w:p w14:paraId="6891DB7B" w14:textId="6106462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48BE295F" w14:textId="1EAB286E" w:rsidR="003A4EB2" w:rsidRDefault="003A4EB2" w:rsidP="003A4EB2">
      <w:pPr>
        <w:pStyle w:val="Heading2"/>
      </w:pPr>
      <w:bookmarkStart w:id="133" w:name="_Ref486516422"/>
      <w:r>
        <w:t>Supp. Table 6</w:t>
      </w:r>
      <w:bookmarkEnd w:id="133"/>
    </w:p>
    <w:p w14:paraId="273ACB85" w14:textId="58F8BF1C" w:rsidR="003A4EB2" w:rsidRDefault="003A4EB2" w:rsidP="003A4EB2">
      <w:pPr>
        <w:pStyle w:val="Heading3"/>
      </w:pPr>
      <w:r>
        <w:t>HPO genes discovered with networks built from accessions subsets</w:t>
      </w:r>
    </w:p>
    <w:p w14:paraId="59C882A4" w14:textId="13B4A45A"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1411BD6E" w14:textId="417D740B" w:rsidR="002F7BB4" w:rsidRDefault="002F7BB4" w:rsidP="002F7BB4">
      <w:pPr>
        <w:pStyle w:val="Heading2"/>
      </w:pPr>
      <w:bookmarkStart w:id="134" w:name="_Ref486581168"/>
      <w:r>
        <w:t>Supp. Table 7</w:t>
      </w:r>
      <w:bookmarkEnd w:id="134"/>
    </w:p>
    <w:p w14:paraId="04D99BD2" w14:textId="26A3A1C7" w:rsidR="002F7BB4" w:rsidRDefault="002F7BB4" w:rsidP="002F7BB4">
      <w:pPr>
        <w:pStyle w:val="Heading3"/>
      </w:pPr>
      <w:r>
        <w:t>Multiple Element HPO gene list</w:t>
      </w:r>
    </w:p>
    <w:p w14:paraId="6E821AD1" w14:textId="0BF98B0A"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4F11A25D" w14:textId="54C025B8" w:rsidR="00DF5470" w:rsidRDefault="00DF5470" w:rsidP="00D04EE5">
      <w:pPr>
        <w:pStyle w:val="Heading2"/>
      </w:pPr>
      <w:bookmarkStart w:id="135" w:name="_Ref479316734"/>
      <w:bookmarkStart w:id="136" w:name="_Ref486000980"/>
      <w:r>
        <w:t xml:space="preserve">Supp. Table </w:t>
      </w:r>
      <w:bookmarkEnd w:id="135"/>
      <w:r w:rsidR="002F7BB4">
        <w:t>8</w:t>
      </w:r>
      <w:bookmarkEnd w:id="136"/>
    </w:p>
    <w:p w14:paraId="243C3B10" w14:textId="2CAC9A22" w:rsidR="00DF5470" w:rsidRDefault="00DF5470" w:rsidP="006804EA">
      <w:pPr>
        <w:pStyle w:val="Heading3"/>
      </w:pPr>
      <w:r>
        <w:t>Element Gene Ontology Enrichment</w:t>
      </w:r>
    </w:p>
    <w:p w14:paraId="401F7498" w14:textId="089B5968"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38F520DD" w14:textId="0F55020C" w:rsidR="009C78B5" w:rsidRDefault="009C78B5" w:rsidP="009C78B5">
      <w:pPr>
        <w:pStyle w:val="Heading2"/>
      </w:pPr>
      <w:bookmarkStart w:id="137" w:name="_Ref481755630"/>
      <w:bookmarkStart w:id="138" w:name="_Ref483912443"/>
      <w:bookmarkStart w:id="139" w:name="_Ref486581620"/>
      <w:r>
        <w:t xml:space="preserve">Supp. Table </w:t>
      </w:r>
      <w:bookmarkEnd w:id="137"/>
      <w:bookmarkEnd w:id="138"/>
      <w:r w:rsidR="002F7BB4">
        <w:t>9</w:t>
      </w:r>
      <w:bookmarkEnd w:id="139"/>
    </w:p>
    <w:p w14:paraId="2EFAA35D" w14:textId="77777777" w:rsidR="009C78B5" w:rsidRDefault="009C78B5" w:rsidP="009C78B5">
      <w:pPr>
        <w:pStyle w:val="Heading3"/>
      </w:pPr>
      <w:r>
        <w:t>HPO plus neighbors Gene Ontology Enrichment</w:t>
      </w:r>
    </w:p>
    <w:p w14:paraId="605A01E5" w14:textId="617BD79D"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4AC1A347" w14:textId="77777777" w:rsidR="009C78B5" w:rsidRPr="009C78B5" w:rsidRDefault="009C78B5" w:rsidP="009C78B5"/>
    <w:sectPr w:rsidR="009C78B5" w:rsidRPr="009C78B5">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ian Dilkes" w:date="2017-07-29T15:14:00Z" w:initials="BD">
    <w:p w14:paraId="0473C0E1" w14:textId="42CFBE1B" w:rsidR="004105E4" w:rsidRDefault="004105E4">
      <w:pPr>
        <w:pStyle w:val="CommentText"/>
      </w:pPr>
      <w:r>
        <w:rPr>
          <w:rStyle w:val="CommentReference"/>
        </w:rPr>
        <w:annotationRef/>
      </w:r>
      <w:r>
        <w:t xml:space="preserve">I think we fail to make the point early that, as ion uptake and transport is primarly mediated by the root….that we expect the coexpression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discovred by this approach that are coexpressed in roots we can highllight that the best hypothesis for their physiologial mechanism is ion uptake, transport, and signal perception in the root of shoot deficiencies.</w:t>
      </w:r>
    </w:p>
  </w:comment>
  <w:comment w:id="8" w:author="Owen Hoekenga" w:date="2017-07-12T13:24:00Z" w:initials="OAH">
    <w:p w14:paraId="2A5D5602" w14:textId="577D4431" w:rsidR="004105E4" w:rsidRDefault="004105E4">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9" w:author="Owen Hoekenga" w:date="2017-07-12T13:35:00Z" w:initials="OAH">
    <w:p w14:paraId="3A2A501E" w14:textId="015EDF9B" w:rsidR="004105E4" w:rsidRDefault="004105E4">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10" w:author="rob" w:date="2017-06-21T09:48:00Z" w:initials="r">
    <w:p w14:paraId="519949FB" w14:textId="2B9DB5F3" w:rsidR="004105E4" w:rsidRDefault="004105E4">
      <w:pPr>
        <w:pStyle w:val="CommentText"/>
      </w:pPr>
      <w:r>
        <w:rPr>
          <w:rStyle w:val="CommentReference"/>
        </w:rPr>
        <w:annotationRef/>
      </w:r>
      <w:r>
        <w:t>I'm not sure that we do show that.</w:t>
      </w:r>
    </w:p>
  </w:comment>
  <w:comment w:id="11" w:author="rob" w:date="2017-08-01T12:53:00Z" w:initials="r">
    <w:p w14:paraId="122886A5" w14:textId="7D50FD80" w:rsidR="004105E4" w:rsidRDefault="004105E4">
      <w:pPr>
        <w:pStyle w:val="CommentText"/>
      </w:pPr>
      <w:r>
        <w:rPr>
          <w:rStyle w:val="CommentReference"/>
        </w:rPr>
        <w:annotationRef/>
      </w:r>
      <w:r>
        <w:t>We do show this now.</w:t>
      </w:r>
    </w:p>
  </w:comment>
  <w:comment w:id="23" w:author="Owen Hoekenga" w:date="2017-07-12T13:37:00Z" w:initials="OAH">
    <w:p w14:paraId="48AD7642" w14:textId="5EBC0F9E" w:rsidR="004105E4" w:rsidRDefault="004105E4">
      <w:pPr>
        <w:pStyle w:val="CommentText"/>
      </w:pPr>
      <w:r>
        <w:rPr>
          <w:rStyle w:val="CommentReference"/>
        </w:rPr>
        <w:annotationRef/>
      </w:r>
      <w:r>
        <w:t>More how? If room in word count do you mean greater topological overlap? Better discrimination – increased rejection of false positives?</w:t>
      </w:r>
    </w:p>
  </w:comment>
  <w:comment w:id="24" w:author="Brian Dilkes" w:date="2017-07-28T17:51:00Z" w:initials="BD">
    <w:p w14:paraId="4AF78058" w14:textId="67E72F11" w:rsidR="004105E4" w:rsidRDefault="004105E4">
      <w:pPr>
        <w:pStyle w:val="CommentText"/>
      </w:pPr>
      <w:r>
        <w:rPr>
          <w:rStyle w:val="CommentReference"/>
        </w:rPr>
        <w:annotationRef/>
      </w:r>
      <w:r>
        <w:t>Too much? Much too much?</w:t>
      </w:r>
    </w:p>
  </w:comment>
  <w:comment w:id="25" w:author="Brian Dilkes" w:date="2017-07-28T17:53:00Z" w:initials="BD">
    <w:p w14:paraId="0E08A8B8" w14:textId="37146D61" w:rsidR="004105E4" w:rsidRDefault="004105E4">
      <w:pPr>
        <w:pStyle w:val="CommentText"/>
      </w:pPr>
      <w:r>
        <w:rPr>
          <w:rStyle w:val="CommentReference"/>
        </w:rPr>
        <w:annotationRef/>
      </w:r>
      <w:r>
        <w:t>No human? Fact that it works for humans has been driving it and corn is a model for omics integration in human gwas.</w:t>
      </w:r>
    </w:p>
  </w:comment>
  <w:comment w:id="26" w:author="rob" w:date="2017-08-02T22:34:00Z" w:initials="rs">
    <w:p w14:paraId="6A584629" w14:textId="3593BA72" w:rsidR="004105E4" w:rsidRDefault="004105E4">
      <w:pPr>
        <w:pStyle w:val="CommentText"/>
      </w:pPr>
      <w:r>
        <w:rPr>
          <w:rStyle w:val="CommentReference"/>
        </w:rPr>
        <w:annotationRef/>
      </w:r>
      <w:r>
        <w:t>Isn’t human covered in “different species”?</w:t>
      </w:r>
    </w:p>
  </w:comment>
  <w:comment w:id="27" w:author="Owen Hoekenga" w:date="2017-07-12T13:40:00Z" w:initials="OAH">
    <w:p w14:paraId="2F9EF8BA" w14:textId="282F04FB" w:rsidR="004105E4" w:rsidRDefault="004105E4">
      <w:pPr>
        <w:pStyle w:val="CommentText"/>
      </w:pPr>
      <w:r>
        <w:rPr>
          <w:rStyle w:val="CommentReference"/>
        </w:rPr>
        <w:annotationRef/>
      </w:r>
      <w:r>
        <w:t>Merely based on their relative position on the chromosome to the linked SNP marker. We are adding more information to help advance our decision making progress.</w:t>
      </w:r>
    </w:p>
  </w:comment>
  <w:comment w:id="28" w:author="rob" w:date="2017-08-02T22:41:00Z" w:initials="rs">
    <w:p w14:paraId="2ED23AFC" w14:textId="25CDA200" w:rsidR="004105E4" w:rsidRDefault="004105E4">
      <w:pPr>
        <w:pStyle w:val="CommentText"/>
      </w:pPr>
      <w:r>
        <w:rPr>
          <w:rStyle w:val="CommentReference"/>
        </w:rPr>
        <w:annotationRef/>
      </w:r>
      <w:r w:rsidR="003E3C1F">
        <w:t>Yup!</w:t>
      </w:r>
      <w:r>
        <w:t xml:space="preserve"> leading the reader on.</w:t>
      </w:r>
    </w:p>
  </w:comment>
  <w:comment w:id="29" w:author="Owen Hoekenga" w:date="2017-07-12T13:52:00Z" w:initials="OAH">
    <w:p w14:paraId="5807BC01" w14:textId="27EB82B6" w:rsidR="004105E4" w:rsidRDefault="004105E4">
      <w:pPr>
        <w:pStyle w:val="CommentText"/>
      </w:pPr>
      <w:r>
        <w:rPr>
          <w:rStyle w:val="CommentReference"/>
        </w:rPr>
        <w:annotationRef/>
      </w:r>
      <w:r>
        <w:t>Perhaps, determined by many loci across the genome (?) working coordinately across the genome (?) – you are trying to add the idea that coordinated actions must occur to create the phenotypes but this actually HELPS us get closer to the truth as we now have more constraints on our decision space</w:t>
      </w:r>
    </w:p>
  </w:comment>
  <w:comment w:id="30" w:author="rob" w:date="2017-08-02T22:41:00Z" w:initials="rs">
    <w:p w14:paraId="672E734E" w14:textId="04DA7A7B" w:rsidR="004105E4" w:rsidRDefault="004105E4">
      <w:pPr>
        <w:pStyle w:val="CommentText"/>
      </w:pPr>
      <w:r>
        <w:rPr>
          <w:rStyle w:val="CommentReference"/>
        </w:rPr>
        <w:annotationRef/>
      </w:r>
      <w:r w:rsidR="004936AB">
        <w:t>I edited</w:t>
      </w:r>
      <w:r>
        <w:t xml:space="preserve"> some text to work this in.</w:t>
      </w:r>
    </w:p>
  </w:comment>
  <w:comment w:id="38" w:author="Brian Dilkes" w:date="2017-07-29T15:01:00Z" w:initials="BD">
    <w:p w14:paraId="71C19F27" w14:textId="5A41D555" w:rsidR="004105E4" w:rsidRDefault="004105E4">
      <w:pPr>
        <w:pStyle w:val="CommentText"/>
      </w:pPr>
      <w:r>
        <w:rPr>
          <w:rStyle w:val="CommentReference"/>
        </w:rPr>
        <w:annotationRef/>
      </w:r>
      <w:r>
        <w:t>I noticed some tense switching. In my experience, tenses are a personal choice but manuscripts that switch tense can be distracting. I ALWAYS defer to first and corresponding authors. It may be worth it to (in the end) give this a tense-use reading since there are multiple co-authors who may have different preferences.</w:t>
      </w:r>
    </w:p>
  </w:comment>
  <w:comment w:id="39" w:author="rob" w:date="2017-08-01T15:31:00Z" w:initials="r">
    <w:p w14:paraId="3F2F36DA" w14:textId="669B0203" w:rsidR="004105E4" w:rsidRDefault="004105E4">
      <w:pPr>
        <w:pStyle w:val="CommentText"/>
      </w:pPr>
      <w:r>
        <w:rPr>
          <w:rStyle w:val="CommentReference"/>
        </w:rPr>
        <w:annotationRef/>
      </w:r>
      <w:r>
        <w:t>Let's default to past tense.</w:t>
      </w:r>
    </w:p>
  </w:comment>
  <w:comment w:id="40" w:author="Microsoft Office User" w:date="2017-07-31T13:46:00Z" w:initials="Office">
    <w:p w14:paraId="0FDAE640" w14:textId="110BC7AF" w:rsidR="004105E4" w:rsidRDefault="004105E4">
      <w:pPr>
        <w:pStyle w:val="CommentText"/>
      </w:pPr>
      <w:r>
        <w:rPr>
          <w:rStyle w:val="CommentReference"/>
        </w:rPr>
        <w:annotationRef/>
      </w:r>
      <w:r>
        <w:t xml:space="preserve">Gene size = length of genes or number of genes in the GO term? I think the latter, in which case, needs to be reworded. </w:t>
      </w:r>
    </w:p>
  </w:comment>
  <w:comment w:id="41" w:author="Rob" w:date="2017-08-04T14:38:00Z" w:initials="rs">
    <w:p w14:paraId="7DE2B536" w14:textId="4C93AEF4" w:rsidR="009A2AEB" w:rsidRDefault="009A2AEB">
      <w:pPr>
        <w:pStyle w:val="CommentText"/>
      </w:pPr>
      <w:r>
        <w:rPr>
          <w:rStyle w:val="CommentReference"/>
        </w:rPr>
        <w:annotationRef/>
      </w:r>
      <w:r>
        <w:t>Added some text to clarify</w:t>
      </w:r>
    </w:p>
  </w:comment>
  <w:comment w:id="46" w:author="Owen Hoekenga" w:date="2017-07-18T17:56:00Z" w:initials="OAH">
    <w:p w14:paraId="4CE19616" w14:textId="6A1765EE" w:rsidR="004105E4" w:rsidRDefault="004105E4">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47" w:author="rob" w:date="2017-08-01T15:52:00Z" w:initials="r">
    <w:p w14:paraId="173597DE" w14:textId="5B48613B" w:rsidR="004105E4" w:rsidRDefault="004105E4">
      <w:pPr>
        <w:pStyle w:val="CommentText"/>
      </w:pPr>
      <w:r>
        <w:rPr>
          <w:rStyle w:val="CommentReference"/>
        </w:rPr>
        <w:annotationRef/>
      </w:r>
      <w:r>
        <w:t>Bingo!</w:t>
      </w:r>
    </w:p>
  </w:comment>
  <w:comment w:id="48" w:author="Owen Hoekenga" w:date="2017-07-18T17:59:00Z" w:initials="OAH">
    <w:p w14:paraId="2D7F9FDB" w14:textId="39BD3DDD" w:rsidR="004105E4" w:rsidRDefault="004105E4">
      <w:pPr>
        <w:pStyle w:val="CommentText"/>
      </w:pPr>
      <w:r>
        <w:rPr>
          <w:rStyle w:val="CommentReference"/>
        </w:rPr>
        <w:annotationRef/>
      </w:r>
      <w:r>
        <w:t>I would go verbose if you want to quote cadmium – why bother with this element as the test case? Don't’ make it a throw away comment.</w:t>
      </w:r>
    </w:p>
  </w:comment>
  <w:comment w:id="49" w:author="Owen Hoekenga" w:date="2017-07-18T18:01:00Z" w:initials="OAH">
    <w:p w14:paraId="79405A19" w14:textId="113DB714" w:rsidR="004105E4" w:rsidRDefault="004105E4">
      <w:pPr>
        <w:pStyle w:val="CommentText"/>
      </w:pPr>
      <w:r>
        <w:rPr>
          <w:rStyle w:val="CommentReference"/>
        </w:rPr>
        <w:annotationRef/>
      </w:r>
      <w:r>
        <w:t>How many loci?</w:t>
      </w:r>
    </w:p>
  </w:comment>
  <w:comment w:id="51" w:author="Brian Dilkes" w:date="2017-07-29T16:22:00Z" w:initials="BD">
    <w:p w14:paraId="159DF629" w14:textId="709D0209" w:rsidR="004105E4" w:rsidRDefault="004105E4">
      <w:pPr>
        <w:pStyle w:val="CommentText"/>
      </w:pPr>
      <w:r>
        <w:rPr>
          <w:rStyle w:val="CommentReference"/>
        </w:rPr>
        <w:annotationRef/>
      </w:r>
      <w:r>
        <w:t>Candidate causal genes is insufficiently specific here. We are only talking about candidate causal genes for all GWAS discussions. Might was well say genes. I think this needs to be clarified. HPO? SNP-to-gene output?</w:t>
      </w:r>
    </w:p>
  </w:comment>
  <w:comment w:id="52" w:author="Brian Dilkes" w:date="2017-07-29T17:02:00Z" w:initials="BD">
    <w:p w14:paraId="23F1F6FE" w14:textId="31CFDA87" w:rsidR="004105E4" w:rsidRDefault="004105E4">
      <w:pPr>
        <w:pStyle w:val="CommentText"/>
      </w:pPr>
      <w:r>
        <w:rPr>
          <w:rStyle w:val="CommentReference"/>
        </w:rPr>
        <w:annotationRef/>
      </w:r>
      <w:r>
        <w:t>This is almost perfectly repeated below (though I think the result is technically different; below is a subset of the analyses summarized here). Calls into question what these summary statements are trying to get across. I think we hit a rough patch here.</w:t>
      </w:r>
    </w:p>
  </w:comment>
  <w:comment w:id="53" w:author="Brian Dilkes" w:date="2017-07-29T16:20:00Z" w:initials="BD">
    <w:p w14:paraId="79E08FD4" w14:textId="6000A3F2" w:rsidR="004105E4" w:rsidRDefault="004105E4">
      <w:pPr>
        <w:pStyle w:val="CommentText"/>
      </w:pPr>
      <w:r>
        <w:rPr>
          <w:rStyle w:val="CommentReference"/>
        </w:rPr>
        <w:annotationRef/>
      </w:r>
      <w:r>
        <w:t>This is written funny. You detect 209 up there, now just 126. Can’t be both…if it is the same criteria.</w:t>
      </w:r>
    </w:p>
  </w:comment>
  <w:comment w:id="54" w:author="Owen Hoekenga" w:date="2017-07-18T18:03:00Z" w:initials="OAH">
    <w:p w14:paraId="07A531F1" w14:textId="5C777394" w:rsidR="004105E4" w:rsidRDefault="004105E4">
      <w:pPr>
        <w:pStyle w:val="CommentText"/>
      </w:pPr>
      <w:r>
        <w:rPr>
          <w:rStyle w:val="CommentReference"/>
        </w:rPr>
        <w:annotationRef/>
      </w:r>
      <w:r>
        <w:t>Delay on the commentary as to why this has such variability while adding more detail on the front end of this paragraph. I know what you’re talking about but I don’t know that a naïve reader is going to keep up.</w:t>
      </w:r>
    </w:p>
  </w:comment>
  <w:comment w:id="57" w:author="Brian Dilkes" w:date="2017-07-29T17:02:00Z" w:initials="BD">
    <w:p w14:paraId="7EE1C518" w14:textId="7753DFDB" w:rsidR="004105E4" w:rsidRDefault="004105E4">
      <w:pPr>
        <w:pStyle w:val="CommentText"/>
      </w:pPr>
      <w:r>
        <w:rPr>
          <w:rStyle w:val="CommentReference"/>
        </w:rPr>
        <w:annotationRef/>
      </w:r>
      <w:r>
        <w:t>I like it better here than above.</w:t>
      </w:r>
    </w:p>
  </w:comment>
  <w:comment w:id="59" w:author="Brian Dilkes" w:date="2017-07-29T17:06:00Z" w:initials="BD">
    <w:p w14:paraId="776F182C" w14:textId="05250EDB" w:rsidR="004105E4" w:rsidRDefault="004105E4">
      <w:pPr>
        <w:pStyle w:val="CommentText"/>
      </w:pPr>
      <w:r>
        <w:rPr>
          <w:rStyle w:val="CommentReference"/>
        </w:rPr>
        <w:annotationRef/>
      </w:r>
      <w:r>
        <w:t>Either it is “networks” for the two approaches or it is just one an dneeds to be named. No?</w:t>
      </w:r>
    </w:p>
  </w:comment>
  <w:comment w:id="61" w:author="Microsoft Office User" w:date="2017-07-31T14:56:00Z" w:initials="Office">
    <w:p w14:paraId="4770C0B8" w14:textId="11B7F7E9" w:rsidR="004105E4" w:rsidRDefault="004105E4">
      <w:pPr>
        <w:pStyle w:val="CommentText"/>
      </w:pPr>
      <w:r>
        <w:rPr>
          <w:rStyle w:val="CommentReference"/>
        </w:rPr>
        <w:annotationRef/>
      </w:r>
      <w:r>
        <w:t>The way these last few sentences are written- gets hard to follow. Maybe worth moving to supplemental</w:t>
      </w:r>
    </w:p>
  </w:comment>
  <w:comment w:id="62" w:author="Owen Hoekenga" w:date="2017-07-18T18:10:00Z" w:initials="OAH">
    <w:p w14:paraId="7101DE9F" w14:textId="7558BDB9" w:rsidR="004105E4" w:rsidRDefault="004105E4">
      <w:pPr>
        <w:pStyle w:val="CommentText"/>
      </w:pPr>
      <w:r>
        <w:rPr>
          <w:rStyle w:val="CommentReference"/>
        </w:rPr>
        <w:annotationRef/>
      </w:r>
      <w:r>
        <w:t>Is this level of detail better suited to the Math &amp; Methods? Maybe enough here to talk about downsampling ZmPAN to better compare sheer numbers with ZmRoot?</w:t>
      </w:r>
    </w:p>
  </w:comment>
  <w:comment w:id="63" w:author="Brian Dilkes" w:date="2017-07-29T17:30:00Z" w:initials="BD">
    <w:p w14:paraId="7ADC30EE" w14:textId="79109C74" w:rsidR="004105E4" w:rsidRDefault="004105E4">
      <w:pPr>
        <w:pStyle w:val="CommentText"/>
      </w:pPr>
      <w:r>
        <w:rPr>
          <w:rStyle w:val="CommentReference"/>
        </w:rPr>
        <w:annotationRef/>
      </w:r>
      <w:r>
        <w:t>Point for discussion: this suggests that the 46 acessions in ZmRoot did not saturate this approach for signal and expanding the ZmROot dataset to inculde 503 accessions should result in greater power to detet overlap and the identifcation of more true positives.</w:t>
      </w:r>
    </w:p>
  </w:comment>
  <w:comment w:id="65" w:author="cmyers" w:date="2017-06-23T05:33:00Z" w:initials="c">
    <w:p w14:paraId="7C9953ED" w14:textId="2135B5A4" w:rsidR="004105E4" w:rsidRDefault="004105E4">
      <w:pPr>
        <w:pStyle w:val="CommentText"/>
      </w:pPr>
      <w:r>
        <w:rPr>
          <w:rStyle w:val="CommentReference"/>
        </w:rPr>
        <w:annotationRef/>
      </w:r>
      <w:r>
        <w:t>i'm not sure why we're pulling in ZmSAM neighbors-- did ZmSAM also support discvoery of the HPO set for P?</w:t>
      </w:r>
    </w:p>
  </w:comment>
  <w:comment w:id="66" w:author="cmyers" w:date="2017-06-23T05:33:00Z" w:initials="c">
    <w:p w14:paraId="217715CA" w14:textId="585DEDB2" w:rsidR="004105E4" w:rsidRDefault="004105E4">
      <w:pPr>
        <w:pStyle w:val="CommentText"/>
      </w:pPr>
      <w:r>
        <w:rPr>
          <w:rStyle w:val="CommentReference"/>
        </w:rPr>
        <w:annotationRef/>
      </w:r>
      <w:r>
        <w:t>can Brian help strengthen this?</w:t>
      </w:r>
    </w:p>
    <w:p w14:paraId="26749B75" w14:textId="7A492800" w:rsidR="004105E4" w:rsidRDefault="004105E4">
      <w:pPr>
        <w:pStyle w:val="CommentText"/>
      </w:pPr>
    </w:p>
    <w:p w14:paraId="63906E6D" w14:textId="391DC65B" w:rsidR="004105E4" w:rsidRDefault="004105E4">
      <w:pPr>
        <w:pStyle w:val="CommentText"/>
      </w:pPr>
      <w:r>
        <w:t>is this a statement based on our observation or is this a statement tha it is know than polysaccharide metabolism impacts phosphorus allocation-- we should be clear which it is</w:t>
      </w:r>
    </w:p>
  </w:comment>
  <w:comment w:id="67" w:author="rob" w:date="2017-06-30T14:29:00Z" w:initials="rs">
    <w:p w14:paraId="2108DEB0" w14:textId="196D9F26" w:rsidR="004105E4" w:rsidRDefault="004105E4">
      <w:pPr>
        <w:pStyle w:val="CommentText"/>
      </w:pPr>
      <w:r>
        <w:rPr>
          <w:rStyle w:val="CommentReference"/>
        </w:rPr>
        <w:annotationRef/>
      </w:r>
      <w:r>
        <w:t>This tgd1 story was one that I put together. I asked Brian to look at these specifically and to make the judgement call on whether or not it makes sense. I did spend some real time trying to do due diligence on this example, and I don’t think we make any extraneous claims hence the need to “strengthen” this part.</w:t>
      </w:r>
    </w:p>
  </w:comment>
  <w:comment w:id="71" w:author="Brian Dilkes" w:date="2017-07-29T02:27:00Z" w:initials="BD">
    <w:p w14:paraId="273651E6" w14:textId="5B62787C" w:rsidR="004105E4" w:rsidRDefault="004105E4">
      <w:pPr>
        <w:pStyle w:val="CommentText"/>
      </w:pPr>
      <w:r>
        <w:rPr>
          <w:rStyle w:val="CommentReference"/>
        </w:rPr>
        <w:annotationRef/>
      </w:r>
      <w:r>
        <w:t>Hows that?</w:t>
      </w:r>
    </w:p>
  </w:comment>
  <w:comment w:id="69" w:author="cmyers" w:date="2017-06-23T05:33:00Z" w:initials="c">
    <w:p w14:paraId="0A53A3D9" w14:textId="79D8CC96" w:rsidR="004105E4" w:rsidRDefault="004105E4">
      <w:pPr>
        <w:pStyle w:val="CommentText"/>
      </w:pPr>
      <w:r>
        <w:rPr>
          <w:rStyle w:val="CommentReference"/>
        </w:rPr>
        <w:annotationRef/>
      </w:r>
      <w:r>
        <w:t>i'm not  satisfied with this subheading, but we need something more specific than what was there.</w:t>
      </w:r>
    </w:p>
    <w:p w14:paraId="0D2D84DC" w14:textId="4F99169C" w:rsidR="004105E4" w:rsidRDefault="004105E4">
      <w:pPr>
        <w:pStyle w:val="CommentText"/>
      </w:pPr>
    </w:p>
    <w:p w14:paraId="3F0547A6" w14:textId="77777777" w:rsidR="004105E4" w:rsidRDefault="004105E4">
      <w:pPr>
        <w:pStyle w:val="CommentText"/>
      </w:pPr>
      <w:r>
        <w:t>maybe Ivan or Brian have a better label for this?</w:t>
      </w:r>
    </w:p>
  </w:comment>
  <w:comment w:id="70" w:author="rob" w:date="2017-06-30T14:09:00Z" w:initials="rs">
    <w:p w14:paraId="4AE5BB30" w14:textId="64FA251E" w:rsidR="004105E4" w:rsidRDefault="004105E4">
      <w:pPr>
        <w:pStyle w:val="CommentText"/>
      </w:pPr>
      <w:r>
        <w:rPr>
          <w:rStyle w:val="CommentReference"/>
        </w:rPr>
        <w:annotationRef/>
      </w:r>
      <w:r>
        <w:t>How about “Manual curation of HPO genes recovers strong support for known ionomic pathways”</w:t>
      </w:r>
    </w:p>
  </w:comment>
  <w:comment w:id="72" w:author="Owen Hoekenga" w:date="2017-07-18T18:29:00Z" w:initials="OAH">
    <w:p w14:paraId="0C34E6B8" w14:textId="4A684EA3" w:rsidR="004105E4" w:rsidRDefault="004105E4">
      <w:pPr>
        <w:pStyle w:val="CommentText"/>
      </w:pPr>
      <w:r>
        <w:rPr>
          <w:rStyle w:val="CommentReference"/>
        </w:rPr>
        <w:annotationRef/>
      </w:r>
      <w:r>
        <w:t xml:space="preserve">Su1 is the dominant player in the seed while su4 is the bigger deal isoamylase  in other parts of the plant. </w:t>
      </w:r>
    </w:p>
  </w:comment>
  <w:comment w:id="73" w:author="Brian Dilkes" w:date="2017-07-29T02:32:00Z" w:initials="BD">
    <w:p w14:paraId="4FE2547C" w14:textId="2011F4C9" w:rsidR="004105E4" w:rsidRDefault="004105E4">
      <w:pPr>
        <w:pStyle w:val="CommentText"/>
      </w:pPr>
      <w:r>
        <w:rPr>
          <w:rStyle w:val="CommentReference"/>
        </w:rPr>
        <w:annotationRef/>
      </w:r>
      <w:r>
        <w:t xml:space="preserve">This statement should cite the figure that Rob made that identified this association. </w:t>
      </w:r>
    </w:p>
  </w:comment>
  <w:comment w:id="74" w:author="Owen Hoekenga" w:date="2017-07-18T18:31:00Z" w:initials="OAH">
    <w:p w14:paraId="1E9DB110" w14:textId="44C86AFC" w:rsidR="004105E4" w:rsidRDefault="004105E4">
      <w:pPr>
        <w:pStyle w:val="CommentText"/>
      </w:pPr>
      <w:r>
        <w:rPr>
          <w:rStyle w:val="CommentReference"/>
        </w:rPr>
        <w:annotationRef/>
      </w:r>
      <w:r>
        <w:t>Citing a PlantCyc entry for the metabolic pathway being discussed here might be helpful, to flesh out that we are attributing specific genes with predicted functions to steps in pathways that are currently conducted by hypothetical enzymes.</w:t>
      </w:r>
    </w:p>
  </w:comment>
  <w:comment w:id="75" w:author="Owen Hoekenga" w:date="2017-07-18T19:32:00Z" w:initials="OAH">
    <w:p w14:paraId="629E4EC2" w14:textId="60935920" w:rsidR="004105E4" w:rsidRDefault="004105E4">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76" w:author="rob" w:date="2017-06-30T15:59:00Z" w:initials="rs">
    <w:p w14:paraId="338CB176" w14:textId="774B5520" w:rsidR="004105E4" w:rsidRDefault="004105E4">
      <w:pPr>
        <w:pStyle w:val="CommentText"/>
      </w:pPr>
      <w:r>
        <w:rPr>
          <w:rStyle w:val="CommentReference"/>
        </w:rPr>
        <w:annotationRef/>
      </w:r>
      <w:r>
        <w:t>Cite Gregs pre-print</w:t>
      </w:r>
    </w:p>
  </w:comment>
  <w:comment w:id="77" w:author="Owen Hoekenga" w:date="2017-07-18T19:44:00Z" w:initials="OAH">
    <w:p w14:paraId="1C6FAF4C" w14:textId="0A91ACE7" w:rsidR="004105E4" w:rsidRDefault="004105E4">
      <w:pPr>
        <w:pStyle w:val="CommentText"/>
      </w:pPr>
      <w:r>
        <w:rPr>
          <w:rStyle w:val="CommentReference"/>
        </w:rPr>
        <w:annotationRef/>
      </w:r>
      <w:r>
        <w:t>Is there evidence from ZmRoot for expression? Or does this build up from the water relations story Ivan spun in his 2009 PLOS Genetics paper on ESB1?</w:t>
      </w:r>
    </w:p>
  </w:comment>
  <w:comment w:id="78" w:author="Owen Hoekenga" w:date="2017-07-18T19:45:00Z" w:initials="OAH">
    <w:p w14:paraId="11A2D244" w14:textId="17874512" w:rsidR="004105E4" w:rsidRDefault="004105E4">
      <w:pPr>
        <w:pStyle w:val="CommentText"/>
      </w:pPr>
      <w:r>
        <w:rPr>
          <w:rStyle w:val="CommentReference"/>
        </w:rPr>
        <w:annotationRef/>
      </w:r>
      <w:r>
        <w:t>Also a key player in cytokinin-signalling</w:t>
      </w:r>
    </w:p>
  </w:comment>
  <w:comment w:id="79" w:author="rob" w:date="2017-06-21T09:48:00Z" w:initials="rs">
    <w:p w14:paraId="136143BA" w14:textId="64F3914C" w:rsidR="004105E4" w:rsidRDefault="004105E4" w:rsidP="00D40D3F">
      <w:r>
        <w:rPr>
          <w:rStyle w:val="CommentReference"/>
        </w:rPr>
        <w:annotationRef/>
      </w:r>
      <w:r>
        <w:t>Search D9 and networks in Greg SNPs for linkage to traits.</w:t>
      </w:r>
    </w:p>
  </w:comment>
  <w:comment w:id="80" w:author="cmyers" w:date="2017-06-23T05:33:00Z" w:initials="c">
    <w:p w14:paraId="45AFB188" w14:textId="003A7CB6" w:rsidR="004105E4" w:rsidRDefault="004105E4">
      <w:pPr>
        <w:pStyle w:val="CommentText"/>
      </w:pPr>
      <w:r>
        <w:rPr>
          <w:rStyle w:val="CommentReference"/>
        </w:rPr>
        <w:annotationRef/>
      </w:r>
      <w:r>
        <w:t>let's come up with a new subheading here focused on d8/d9-- could probably be combined with the next section to create a single section</w:t>
      </w:r>
    </w:p>
  </w:comment>
  <w:comment w:id="82" w:author="rob" w:date="2017-06-21T09:48:00Z" w:initials="r">
    <w:p w14:paraId="0B0C034B" w14:textId="14CEDB4A" w:rsidR="004105E4" w:rsidRDefault="004105E4">
      <w:pPr>
        <w:pStyle w:val="CommentText"/>
      </w:pPr>
      <w:r>
        <w:rPr>
          <w:rStyle w:val="CommentReference"/>
        </w:rPr>
        <w:annotationRef/>
      </w:r>
      <w:r>
        <w:t>I need an explanation of what the Boxplots are showing.</w:t>
      </w:r>
    </w:p>
  </w:comment>
  <w:comment w:id="83" w:author="Owen Hoekenga" w:date="2017-07-18T19:57:00Z" w:initials="OAH">
    <w:p w14:paraId="627E5E74" w14:textId="77777777" w:rsidR="004105E4" w:rsidRPr="006C4ECD" w:rsidRDefault="004105E4"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Larsson, SJ et al. 2013. PLoS Genetics 9: e1003246</w:t>
      </w:r>
    </w:p>
    <w:p w14:paraId="75C93344" w14:textId="5210E4B2" w:rsidR="004105E4" w:rsidRDefault="004105E4">
      <w:pPr>
        <w:pStyle w:val="CommentText"/>
      </w:pPr>
    </w:p>
  </w:comment>
  <w:comment w:id="86" w:author="cmyers" w:date="2017-06-23T05:33:00Z" w:initials="c">
    <w:p w14:paraId="3AFD0F7F" w14:textId="19329BC4" w:rsidR="004105E4" w:rsidRDefault="004105E4">
      <w:pPr>
        <w:pStyle w:val="CommentText"/>
      </w:pPr>
      <w:r>
        <w:rPr>
          <w:rStyle w:val="CommentReference"/>
        </w:rPr>
        <w:annotationRef/>
      </w:r>
      <w:r>
        <w:t>??</w:t>
      </w:r>
    </w:p>
    <w:p w14:paraId="458E5E02" w14:textId="77777777" w:rsidR="004105E4" w:rsidRDefault="004105E4">
      <w:pPr>
        <w:pStyle w:val="CommentText"/>
      </w:pPr>
      <w:r>
        <w:t>phrase out of place</w:t>
      </w:r>
    </w:p>
  </w:comment>
  <w:comment w:id="87" w:author="Owen Hoekenga" w:date="2017-07-18T20:02:00Z" w:initials="OAH">
    <w:p w14:paraId="2BB608CE" w14:textId="0C6D0741" w:rsidR="004105E4" w:rsidRDefault="004105E4">
      <w:pPr>
        <w:pStyle w:val="CommentText"/>
      </w:pPr>
      <w:r>
        <w:rPr>
          <w:rStyle w:val="CommentReference"/>
        </w:rPr>
        <w:annotationRef/>
      </w:r>
      <w:r>
        <w:t>Uptake is different but transport within the plant and storage might be the same. And we have no idea as to what an Fe sensor might be.</w:t>
      </w:r>
    </w:p>
  </w:comment>
  <w:comment w:id="88" w:author="Owen Hoekenga" w:date="2017-07-18T20:01:00Z" w:initials="OAH">
    <w:p w14:paraId="35232522" w14:textId="5CFE880B" w:rsidR="004105E4" w:rsidRDefault="004105E4">
      <w:pPr>
        <w:pStyle w:val="CommentText"/>
      </w:pPr>
      <w:r>
        <w:rPr>
          <w:rStyle w:val="CommentReference"/>
        </w:rPr>
        <w:annotationRef/>
      </w:r>
      <w:r>
        <w:t>Here again a shout out to PlantCyc might be a good thing</w:t>
      </w:r>
    </w:p>
  </w:comment>
  <w:comment w:id="89" w:author="cmyers" w:date="2017-06-23T05:33:00Z" w:initials="c">
    <w:p w14:paraId="3222BA5D" w14:textId="79544644" w:rsidR="004105E4" w:rsidRDefault="004105E4">
      <w:pPr>
        <w:pStyle w:val="CommentText"/>
      </w:pPr>
      <w:r>
        <w:rPr>
          <w:rStyle w:val="CommentReference"/>
        </w:rPr>
        <w:annotationRef/>
      </w:r>
      <w:r>
        <w:t>successive steps sounds strange here---maybe you mean enzymes/proteins involved in successive steps?</w:t>
      </w:r>
    </w:p>
  </w:comment>
  <w:comment w:id="90" w:author="Owen Hoekenga" w:date="2017-07-18T20:03:00Z" w:initials="OAH">
    <w:p w14:paraId="4DBBFF63" w14:textId="3985B539" w:rsidR="004105E4" w:rsidRDefault="004105E4">
      <w:pPr>
        <w:pStyle w:val="CommentText"/>
      </w:pPr>
      <w:r>
        <w:rPr>
          <w:rStyle w:val="CommentReference"/>
        </w:rPr>
        <w:annotationRef/>
      </w:r>
      <w:r>
        <w:t>What do you mean?</w:t>
      </w:r>
    </w:p>
  </w:comment>
  <w:comment w:id="92" w:author="rob" w:date="2017-06-21T09:48:00Z" w:initials="r">
    <w:p w14:paraId="3ED16FD0" w14:textId="662A1B90" w:rsidR="004105E4" w:rsidRDefault="004105E4">
      <w:pPr>
        <w:pStyle w:val="CommentText"/>
      </w:pPr>
      <w:r>
        <w:rPr>
          <w:rStyle w:val="CommentReference"/>
        </w:rPr>
        <w:annotationRef/>
      </w:r>
      <w:r>
        <w:t>In Arabidopsis?</w:t>
      </w:r>
    </w:p>
  </w:comment>
  <w:comment w:id="91" w:author="cmyers" w:date="2017-06-23T05:33:00Z" w:initials="c">
    <w:p w14:paraId="524B1FDE" w14:textId="4E3E9803" w:rsidR="004105E4" w:rsidRDefault="004105E4">
      <w:pPr>
        <w:pStyle w:val="CommentText"/>
      </w:pPr>
      <w:r>
        <w:rPr>
          <w:rStyle w:val="CommentReference"/>
        </w:rPr>
        <w:annotationRef/>
      </w:r>
      <w:r>
        <w:t>can we leave this detail out?</w:t>
      </w:r>
    </w:p>
    <w:p w14:paraId="525A8A3F" w14:textId="4FC084F1" w:rsidR="004105E4" w:rsidRDefault="004105E4">
      <w:pPr>
        <w:pStyle w:val="CommentText"/>
      </w:pPr>
    </w:p>
    <w:p w14:paraId="27B8ED91" w14:textId="77777777" w:rsidR="004105E4" w:rsidRDefault="004105E4">
      <w:pPr>
        <w:pStyle w:val="CommentText"/>
      </w:pPr>
      <w:r>
        <w:t>otherwise it requires more explanation</w:t>
      </w:r>
    </w:p>
  </w:comment>
  <w:comment w:id="93" w:author="rob" w:date="2017-06-21T09:48:00Z" w:initials="r">
    <w:p w14:paraId="69370C41" w14:textId="37F82514" w:rsidR="004105E4" w:rsidRDefault="004105E4">
      <w:pPr>
        <w:pStyle w:val="CommentText"/>
      </w:pPr>
      <w:r>
        <w:rPr>
          <w:rStyle w:val="CommentReference"/>
        </w:rPr>
        <w:annotationRef/>
      </w:r>
      <w:r>
        <w:t>Are these from the non-network SNP to gene mappings?</w:t>
      </w:r>
    </w:p>
  </w:comment>
  <w:comment w:id="94" w:author="Owen Hoekenga" w:date="2017-07-18T20:05:00Z" w:initials="OAH">
    <w:p w14:paraId="59860FBE" w14:textId="5D69A73F" w:rsidR="004105E4" w:rsidRDefault="004105E4">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95" w:author="rob" w:date="2017-06-21T09:48:00Z" w:initials="r">
    <w:p w14:paraId="5D5C4896" w14:textId="77777777" w:rsidR="004105E4" w:rsidRDefault="004105E4" w:rsidP="00940164">
      <w:pPr>
        <w:pStyle w:val="CommentText"/>
      </w:pPr>
      <w:r>
        <w:rPr>
          <w:rStyle w:val="CommentReference"/>
        </w:rPr>
        <w:annotationRef/>
      </w:r>
      <w:r>
        <w:t>Not a hit for Al</w:t>
      </w:r>
    </w:p>
  </w:comment>
  <w:comment w:id="97" w:author="cmyers" w:date="2017-06-23T05:33:00Z" w:initials="c">
    <w:p w14:paraId="51566568" w14:textId="7A7D17B3" w:rsidR="004105E4" w:rsidRDefault="004105E4">
      <w:pPr>
        <w:pStyle w:val="CommentText"/>
      </w:pPr>
      <w:r>
        <w:rPr>
          <w:rStyle w:val="CommentReference"/>
        </w:rPr>
        <w:annotationRef/>
      </w:r>
      <w:r>
        <w:t>I think we need some kind of concluding 1-2 sentences that wraps this whole section up.  what are our take-home conclusions about d9?</w:t>
      </w:r>
    </w:p>
  </w:comment>
  <w:comment w:id="99" w:author="Owen Hoekenga" w:date="2017-07-18T20:11:00Z" w:initials="OAH">
    <w:p w14:paraId="4EF84934" w14:textId="0573A64F" w:rsidR="004105E4" w:rsidRDefault="004105E4">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100" w:author="rob" w:date="2017-07-07T00:00:00Z" w:initials="rs">
    <w:p w14:paraId="75E05570" w14:textId="42B68C3F" w:rsidR="004105E4" w:rsidRDefault="004105E4">
      <w:pPr>
        <w:pStyle w:val="CommentText"/>
      </w:pPr>
      <w:r>
        <w:rPr>
          <w:rStyle w:val="CommentReference"/>
        </w:rPr>
        <w:annotationRef/>
      </w:r>
      <w:r>
        <w:t>Rob TODO</w:t>
      </w:r>
    </w:p>
  </w:comment>
  <w:comment w:id="101" w:author="Owen Hoekenga" w:date="2017-07-18T20:14:00Z" w:initials="OAH">
    <w:p w14:paraId="522252A5" w14:textId="79F97F2F" w:rsidR="004105E4" w:rsidRDefault="004105E4">
      <w:pPr>
        <w:pStyle w:val="CommentText"/>
      </w:pPr>
      <w:r>
        <w:rPr>
          <w:rStyle w:val="CommentReference"/>
        </w:rPr>
        <w:annotationRef/>
      </w:r>
      <w:r>
        <w:t>Obvious candidates from GWAS that Camoco builds no story for? I think this is worth mentioning especially as we don’t have a co-expression network built on developing seeds with the genetic diversity lens. We can’t look at variation during seed loading and maturation as we didn’t build that library….but we can say that mature roots offer advantages not realized with whole seedlings or sliding through developmental time in a single variety.</w:t>
      </w:r>
    </w:p>
  </w:comment>
  <w:comment w:id="102" w:author="cmyers" w:date="2017-06-26T05:51:00Z" w:initials="c">
    <w:p w14:paraId="651E5A78" w14:textId="77777777" w:rsidR="004105E4" w:rsidRDefault="004105E4" w:rsidP="004C123B">
      <w:pPr>
        <w:pStyle w:val="CommentText"/>
      </w:pPr>
      <w:r>
        <w:rPr>
          <w:rStyle w:val="CommentReference"/>
        </w:rPr>
        <w:annotationRef/>
      </w:r>
      <w:r>
        <w:t>We can choose whatever window/flank parameter we want to make this point—we want to choose one where GO suggests that sensitivity of the approach is pretty low but we are still able to make discoveries for several of the traits</w:t>
      </w:r>
    </w:p>
  </w:comment>
  <w:comment w:id="103" w:author="rob" w:date="2017-07-07T09:47:00Z" w:initials="rs">
    <w:p w14:paraId="79CFF803" w14:textId="1D45A872" w:rsidR="004105E4" w:rsidRDefault="004105E4">
      <w:pPr>
        <w:pStyle w:val="CommentText"/>
      </w:pPr>
      <w:r>
        <w:rPr>
          <w:rStyle w:val="CommentReference"/>
        </w:rPr>
        <w:annotationRef/>
      </w:r>
      <w:r>
        <w:t>Robs TODO, I need to break this down.</w:t>
      </w:r>
    </w:p>
  </w:comment>
  <w:comment w:id="104" w:author="rob" w:date="2017-07-05T20:28:00Z" w:initials="rs">
    <w:p w14:paraId="7331CF6F" w14:textId="3BA8CE37" w:rsidR="004105E4" w:rsidRDefault="004105E4">
      <w:pPr>
        <w:pStyle w:val="CommentText"/>
      </w:pPr>
      <w:r>
        <w:rPr>
          <w:rStyle w:val="CommentReference"/>
        </w:rPr>
        <w:annotationRef/>
      </w:r>
      <w:r>
        <w:t>Maize has lots of funding comparatively. Perhaps this could be a funding / diversity ratio?</w:t>
      </w:r>
    </w:p>
  </w:comment>
  <w:comment w:id="106" w:author="Owen Hoekenga" w:date="2017-07-18T20:17:00Z" w:initials="OAH">
    <w:p w14:paraId="74E7670B" w14:textId="7FD3156E" w:rsidR="004105E4" w:rsidRDefault="004105E4">
      <w:pPr>
        <w:pStyle w:val="CommentText"/>
      </w:pPr>
      <w:r>
        <w:rPr>
          <w:rStyle w:val="CommentReference"/>
        </w:rPr>
        <w:annotationRef/>
      </w:r>
      <w:r>
        <w:t>I would beat the Arabidopsis drum instead – even in Arabidopsis, the best studied higher plant, we don’t know the function of a majority of genes.</w:t>
      </w:r>
    </w:p>
  </w:comment>
  <w:comment w:id="105" w:author="Microsoft Office User" w:date="2017-07-31T15:27:00Z" w:initials="Office">
    <w:p w14:paraId="305E0A8C" w14:textId="13CEC3D4" w:rsidR="004105E4" w:rsidRDefault="004105E4">
      <w:pPr>
        <w:pStyle w:val="CommentText"/>
      </w:pPr>
      <w:r>
        <w:rPr>
          <w:rStyle w:val="CommentReference"/>
        </w:rPr>
        <w:annotationRef/>
      </w:r>
      <w:r>
        <w:t xml:space="preserve">This sounds like us bitching about not enough $$. I would take it out. </w:t>
      </w:r>
    </w:p>
  </w:comment>
  <w:comment w:id="107" w:author="Owen Hoekenga" w:date="2017-07-18T20:20:00Z" w:initials="OAH">
    <w:p w14:paraId="5FEA1B4A" w14:textId="2F5335C4" w:rsidR="004105E4" w:rsidRDefault="004105E4">
      <w:pPr>
        <w:pStyle w:val="CommentText"/>
      </w:pPr>
      <w:r>
        <w:rPr>
          <w:rStyle w:val="CommentReference"/>
        </w:rPr>
        <w:annotationRef/>
      </w:r>
      <w:r>
        <w:t>I don’t know overlap is the best summation of what got done. We asked which network modeled the gene-gene interactions that underlie the ionomic traits we dissected using GWAS in diverse maize. We find that networks built from genetically diverse samples out performed the developmental survey of a single variety.</w:t>
      </w:r>
    </w:p>
  </w:comment>
  <w:comment w:id="108" w:author="Owen Hoekenga" w:date="2017-07-18T20:21:00Z" w:initials="OAH">
    <w:p w14:paraId="264270C1" w14:textId="47789CCA" w:rsidR="004105E4" w:rsidRDefault="004105E4">
      <w:pPr>
        <w:pStyle w:val="CommentText"/>
      </w:pPr>
      <w:r>
        <w:rPr>
          <w:rStyle w:val="CommentReference"/>
        </w:rPr>
        <w:annotationRef/>
      </w:r>
      <w:r>
        <w:t>Ima slap you if you use interesting again. Pick a new word to focus the readers’ attention.</w:t>
      </w:r>
    </w:p>
  </w:comment>
  <w:comment w:id="109" w:author="Microsoft Office User" w:date="2017-07-31T15:32:00Z" w:initials="Office">
    <w:p w14:paraId="7044C8DE" w14:textId="0DB5B071" w:rsidR="004105E4" w:rsidRDefault="004105E4">
      <w:pPr>
        <w:pStyle w:val="CommentText"/>
      </w:pPr>
      <w:r>
        <w:rPr>
          <w:rStyle w:val="CommentReference"/>
        </w:rPr>
        <w:annotationRef/>
      </w:r>
      <w:r>
        <w:t>Mention again here that Locality is more dependent on # of sampl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73C0E1" w15:done="0"/>
  <w15:commentEx w15:paraId="2A5D5602" w15:done="0"/>
  <w15:commentEx w15:paraId="3A2A501E" w15:done="0"/>
  <w15:commentEx w15:paraId="519949FB" w15:done="0"/>
  <w15:commentEx w15:paraId="122886A5" w15:paraIdParent="519949FB" w15:done="0"/>
  <w15:commentEx w15:paraId="48AD7642" w15:done="0"/>
  <w15:commentEx w15:paraId="4AF78058" w15:done="0"/>
  <w15:commentEx w15:paraId="0E08A8B8" w15:done="0"/>
  <w15:commentEx w15:paraId="6A584629" w15:paraIdParent="0E08A8B8" w15:done="0"/>
  <w15:commentEx w15:paraId="2F9EF8BA" w15:done="0"/>
  <w15:commentEx w15:paraId="2ED23AFC" w15:paraIdParent="2F9EF8BA" w15:done="0"/>
  <w15:commentEx w15:paraId="5807BC01" w15:done="0"/>
  <w15:commentEx w15:paraId="672E734E" w15:paraIdParent="5807BC01" w15:done="0"/>
  <w15:commentEx w15:paraId="71C19F27" w15:done="0"/>
  <w15:commentEx w15:paraId="3F2F36DA" w15:paraIdParent="71C19F27" w15:done="0"/>
  <w15:commentEx w15:paraId="0FDAE640" w15:done="0"/>
  <w15:commentEx w15:paraId="7DE2B536" w15:paraIdParent="0FDAE640" w15:done="0"/>
  <w15:commentEx w15:paraId="4CE19616" w15:done="0"/>
  <w15:commentEx w15:paraId="173597DE" w15:paraIdParent="4CE19616" w15:done="0"/>
  <w15:commentEx w15:paraId="2D7F9FDB" w15:done="0"/>
  <w15:commentEx w15:paraId="79405A19" w15:done="0"/>
  <w15:commentEx w15:paraId="159DF629" w15:done="0"/>
  <w15:commentEx w15:paraId="23F1F6FE" w15:done="0"/>
  <w15:commentEx w15:paraId="79E08FD4" w15:done="0"/>
  <w15:commentEx w15:paraId="07A531F1" w15:done="0"/>
  <w15:commentEx w15:paraId="7EE1C518" w15:done="0"/>
  <w15:commentEx w15:paraId="776F182C" w15:done="0"/>
  <w15:commentEx w15:paraId="4770C0B8" w15:done="0"/>
  <w15:commentEx w15:paraId="7101DE9F" w15:done="0"/>
  <w15:commentEx w15:paraId="7ADC30EE" w15:done="0"/>
  <w15:commentEx w15:paraId="7C9953ED" w15:done="0"/>
  <w15:commentEx w15:paraId="63906E6D" w15:done="0"/>
  <w15:commentEx w15:paraId="2108DEB0" w15:paraIdParent="63906E6D" w15:done="0"/>
  <w15:commentEx w15:paraId="273651E6" w15:done="0"/>
  <w15:commentEx w15:paraId="3F0547A6" w15:done="0"/>
  <w15:commentEx w15:paraId="4AE5BB30" w15:paraIdParent="3F0547A6" w15:done="0"/>
  <w15:commentEx w15:paraId="0C34E6B8" w15:done="0"/>
  <w15:commentEx w15:paraId="4FE2547C" w15:done="0"/>
  <w15:commentEx w15:paraId="1E9DB110" w15:done="0"/>
  <w15:commentEx w15:paraId="629E4EC2" w15:done="0"/>
  <w15:commentEx w15:paraId="338CB176" w15:done="0"/>
  <w15:commentEx w15:paraId="1C6FAF4C" w15:done="0"/>
  <w15:commentEx w15:paraId="11A2D244" w15:done="0"/>
  <w15:commentEx w15:paraId="136143BA" w15:done="0"/>
  <w15:commentEx w15:paraId="45AFB188" w15:done="0"/>
  <w15:commentEx w15:paraId="0B0C034B" w15:done="0"/>
  <w15:commentEx w15:paraId="75C93344" w15:done="0"/>
  <w15:commentEx w15:paraId="458E5E02" w15:done="0"/>
  <w15:commentEx w15:paraId="2BB608CE" w15:done="0"/>
  <w15:commentEx w15:paraId="35232522" w15:done="0"/>
  <w15:commentEx w15:paraId="3222BA5D" w15:done="0"/>
  <w15:commentEx w15:paraId="4DBBFF63" w15:done="0"/>
  <w15:commentEx w15:paraId="3ED16FD0" w15:done="0"/>
  <w15:commentEx w15:paraId="27B8ED91" w15:done="0"/>
  <w15:commentEx w15:paraId="69370C41" w15:done="0"/>
  <w15:commentEx w15:paraId="59860FBE" w15:done="0"/>
  <w15:commentEx w15:paraId="5D5C4896" w15:done="0"/>
  <w15:commentEx w15:paraId="51566568" w15:done="0"/>
  <w15:commentEx w15:paraId="4EF84934" w15:done="0"/>
  <w15:commentEx w15:paraId="75E05570" w15:done="0"/>
  <w15:commentEx w15:paraId="522252A5" w15:done="0"/>
  <w15:commentEx w15:paraId="651E5A78" w15:done="0"/>
  <w15:commentEx w15:paraId="79CFF803" w15:done="0"/>
  <w15:commentEx w15:paraId="7331CF6F" w15:done="0"/>
  <w15:commentEx w15:paraId="74E7670B" w15:done="0"/>
  <w15:commentEx w15:paraId="305E0A8C" w15:done="0"/>
  <w15:commentEx w15:paraId="5FEA1B4A" w15:done="0"/>
  <w15:commentEx w15:paraId="264270C1" w15:done="0"/>
  <w15:commentEx w15:paraId="7044C8D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DCE3D0" w14:textId="77777777" w:rsidR="004105E4" w:rsidRDefault="004105E4" w:rsidP="006804EA">
      <w:r>
        <w:separator/>
      </w:r>
    </w:p>
  </w:endnote>
  <w:endnote w:type="continuationSeparator" w:id="0">
    <w:p w14:paraId="53B845CA" w14:textId="77777777" w:rsidR="004105E4" w:rsidRDefault="004105E4" w:rsidP="006804EA">
      <w:r>
        <w:continuationSeparator/>
      </w:r>
    </w:p>
  </w:endnote>
  <w:endnote w:type="continuationNotice" w:id="1">
    <w:p w14:paraId="24E42AC2" w14:textId="77777777" w:rsidR="004105E4" w:rsidRDefault="004105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Menlo Bold"/>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0557495C" w14:textId="25866932" w:rsidR="004105E4" w:rsidRDefault="004105E4" w:rsidP="006804EA">
        <w:pPr>
          <w:pStyle w:val="Footer"/>
        </w:pPr>
        <w:r>
          <w:fldChar w:fldCharType="begin"/>
        </w:r>
        <w:r w:rsidRPr="006A5509">
          <w:instrText xml:space="preserve"> PAGE   \* MERGEFORMAT </w:instrText>
        </w:r>
        <w:r>
          <w:fldChar w:fldCharType="separate"/>
        </w:r>
        <w:r w:rsidR="0047593C">
          <w:rPr>
            <w:noProof/>
          </w:rPr>
          <w:t>12</w:t>
        </w:r>
        <w:r>
          <w:rPr>
            <w:noProof/>
          </w:rPr>
          <w:fldChar w:fldCharType="end"/>
        </w:r>
      </w:p>
    </w:sdtContent>
  </w:sdt>
  <w:p w14:paraId="1025D76A" w14:textId="77777777" w:rsidR="004105E4" w:rsidRDefault="004105E4"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915757" w14:textId="77777777" w:rsidR="004105E4" w:rsidRDefault="004105E4" w:rsidP="006804EA">
      <w:r>
        <w:separator/>
      </w:r>
    </w:p>
  </w:footnote>
  <w:footnote w:type="continuationSeparator" w:id="0">
    <w:p w14:paraId="6954FF40" w14:textId="77777777" w:rsidR="004105E4" w:rsidRDefault="004105E4" w:rsidP="006804EA">
      <w:r>
        <w:continuationSeparator/>
      </w:r>
    </w:p>
  </w:footnote>
  <w:footnote w:type="continuationNotice" w:id="1">
    <w:p w14:paraId="7F4C81DF" w14:textId="77777777" w:rsidR="004105E4" w:rsidRDefault="004105E4">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CDD37" w14:textId="77777777" w:rsidR="004105E4" w:rsidRDefault="004105E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Microsoft Office User">
    <w15:presenceInfo w15:providerId="None" w15:userId="Microsoft Office User"/>
  </w15:person>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230A"/>
    <w:rsid w:val="00002A0F"/>
    <w:rsid w:val="00003079"/>
    <w:rsid w:val="000037D3"/>
    <w:rsid w:val="00004B2D"/>
    <w:rsid w:val="000053A5"/>
    <w:rsid w:val="000054F8"/>
    <w:rsid w:val="00005604"/>
    <w:rsid w:val="00005D7D"/>
    <w:rsid w:val="000070EF"/>
    <w:rsid w:val="00007B48"/>
    <w:rsid w:val="00007E84"/>
    <w:rsid w:val="000106F2"/>
    <w:rsid w:val="00010C70"/>
    <w:rsid w:val="0001100A"/>
    <w:rsid w:val="0001157A"/>
    <w:rsid w:val="000123DF"/>
    <w:rsid w:val="00013461"/>
    <w:rsid w:val="00013835"/>
    <w:rsid w:val="00013CDC"/>
    <w:rsid w:val="000145CA"/>
    <w:rsid w:val="00015762"/>
    <w:rsid w:val="000165F7"/>
    <w:rsid w:val="000168B5"/>
    <w:rsid w:val="000173DB"/>
    <w:rsid w:val="000178B0"/>
    <w:rsid w:val="00020E0D"/>
    <w:rsid w:val="00021B8F"/>
    <w:rsid w:val="00021E19"/>
    <w:rsid w:val="000222A3"/>
    <w:rsid w:val="000230AE"/>
    <w:rsid w:val="00023B30"/>
    <w:rsid w:val="000249BD"/>
    <w:rsid w:val="00024A8F"/>
    <w:rsid w:val="0002616A"/>
    <w:rsid w:val="000269ED"/>
    <w:rsid w:val="00027159"/>
    <w:rsid w:val="00027634"/>
    <w:rsid w:val="00027815"/>
    <w:rsid w:val="00027E14"/>
    <w:rsid w:val="00030C61"/>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3BA"/>
    <w:rsid w:val="000525A0"/>
    <w:rsid w:val="00052D84"/>
    <w:rsid w:val="000532E7"/>
    <w:rsid w:val="000534C7"/>
    <w:rsid w:val="000537C5"/>
    <w:rsid w:val="00054552"/>
    <w:rsid w:val="0005469E"/>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A96"/>
    <w:rsid w:val="00076C1C"/>
    <w:rsid w:val="00076C75"/>
    <w:rsid w:val="0007792C"/>
    <w:rsid w:val="00077946"/>
    <w:rsid w:val="000801F9"/>
    <w:rsid w:val="0008030B"/>
    <w:rsid w:val="00080854"/>
    <w:rsid w:val="00080A4A"/>
    <w:rsid w:val="0008104C"/>
    <w:rsid w:val="000813D3"/>
    <w:rsid w:val="00081AF7"/>
    <w:rsid w:val="00081CE1"/>
    <w:rsid w:val="000827D5"/>
    <w:rsid w:val="0008296B"/>
    <w:rsid w:val="000829A0"/>
    <w:rsid w:val="000832A9"/>
    <w:rsid w:val="000845E1"/>
    <w:rsid w:val="00086EFB"/>
    <w:rsid w:val="000872C5"/>
    <w:rsid w:val="00087DC9"/>
    <w:rsid w:val="00091669"/>
    <w:rsid w:val="00091B42"/>
    <w:rsid w:val="00093372"/>
    <w:rsid w:val="000942CF"/>
    <w:rsid w:val="00094D01"/>
    <w:rsid w:val="0009516B"/>
    <w:rsid w:val="00095363"/>
    <w:rsid w:val="00097BC0"/>
    <w:rsid w:val="000A0541"/>
    <w:rsid w:val="000A1436"/>
    <w:rsid w:val="000A25E3"/>
    <w:rsid w:val="000A29F0"/>
    <w:rsid w:val="000A2F0B"/>
    <w:rsid w:val="000A3075"/>
    <w:rsid w:val="000A3509"/>
    <w:rsid w:val="000A41E2"/>
    <w:rsid w:val="000A4308"/>
    <w:rsid w:val="000A470F"/>
    <w:rsid w:val="000A5099"/>
    <w:rsid w:val="000A55DA"/>
    <w:rsid w:val="000A5B5F"/>
    <w:rsid w:val="000A6953"/>
    <w:rsid w:val="000A71F2"/>
    <w:rsid w:val="000A7CE0"/>
    <w:rsid w:val="000B05C3"/>
    <w:rsid w:val="000B0D12"/>
    <w:rsid w:val="000B104B"/>
    <w:rsid w:val="000B1204"/>
    <w:rsid w:val="000B21DB"/>
    <w:rsid w:val="000B24AB"/>
    <w:rsid w:val="000B3CC5"/>
    <w:rsid w:val="000B49C3"/>
    <w:rsid w:val="000B49DA"/>
    <w:rsid w:val="000B52B4"/>
    <w:rsid w:val="000B5314"/>
    <w:rsid w:val="000B5AB0"/>
    <w:rsid w:val="000B5F2F"/>
    <w:rsid w:val="000B6E8F"/>
    <w:rsid w:val="000B6EA4"/>
    <w:rsid w:val="000B7C31"/>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1BDE"/>
    <w:rsid w:val="000E2B91"/>
    <w:rsid w:val="000E3576"/>
    <w:rsid w:val="000E4135"/>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5E07"/>
    <w:rsid w:val="00106272"/>
    <w:rsid w:val="001069EA"/>
    <w:rsid w:val="00107198"/>
    <w:rsid w:val="00107C6B"/>
    <w:rsid w:val="00110BBB"/>
    <w:rsid w:val="0011125B"/>
    <w:rsid w:val="0011248E"/>
    <w:rsid w:val="0011301D"/>
    <w:rsid w:val="0011532C"/>
    <w:rsid w:val="00115C93"/>
    <w:rsid w:val="00115F88"/>
    <w:rsid w:val="00117375"/>
    <w:rsid w:val="00117DF5"/>
    <w:rsid w:val="001203F8"/>
    <w:rsid w:val="001204BA"/>
    <w:rsid w:val="00120DF6"/>
    <w:rsid w:val="001216B4"/>
    <w:rsid w:val="00121B50"/>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4164"/>
    <w:rsid w:val="00134655"/>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0D91"/>
    <w:rsid w:val="00151DF1"/>
    <w:rsid w:val="001524EF"/>
    <w:rsid w:val="001527AE"/>
    <w:rsid w:val="00153092"/>
    <w:rsid w:val="00153EAF"/>
    <w:rsid w:val="0015467D"/>
    <w:rsid w:val="00154DDB"/>
    <w:rsid w:val="00155F5C"/>
    <w:rsid w:val="001564CE"/>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65B0"/>
    <w:rsid w:val="0016670A"/>
    <w:rsid w:val="00167378"/>
    <w:rsid w:val="00167855"/>
    <w:rsid w:val="00167969"/>
    <w:rsid w:val="001701CE"/>
    <w:rsid w:val="00170A42"/>
    <w:rsid w:val="00171683"/>
    <w:rsid w:val="00172E14"/>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6291"/>
    <w:rsid w:val="00190408"/>
    <w:rsid w:val="00191254"/>
    <w:rsid w:val="00191687"/>
    <w:rsid w:val="001925CC"/>
    <w:rsid w:val="00192BF0"/>
    <w:rsid w:val="001937DF"/>
    <w:rsid w:val="00193BFA"/>
    <w:rsid w:val="00194065"/>
    <w:rsid w:val="001959AD"/>
    <w:rsid w:val="00196956"/>
    <w:rsid w:val="00196FCE"/>
    <w:rsid w:val="001970A2"/>
    <w:rsid w:val="001977AE"/>
    <w:rsid w:val="0019799E"/>
    <w:rsid w:val="001A0648"/>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B0872"/>
    <w:rsid w:val="001B0A54"/>
    <w:rsid w:val="001B0D8D"/>
    <w:rsid w:val="001B1541"/>
    <w:rsid w:val="001B23B4"/>
    <w:rsid w:val="001B34B3"/>
    <w:rsid w:val="001B363D"/>
    <w:rsid w:val="001B4C95"/>
    <w:rsid w:val="001B5A30"/>
    <w:rsid w:val="001B5E24"/>
    <w:rsid w:val="001B6530"/>
    <w:rsid w:val="001B663E"/>
    <w:rsid w:val="001B6BF1"/>
    <w:rsid w:val="001B6D94"/>
    <w:rsid w:val="001C0237"/>
    <w:rsid w:val="001C0B1D"/>
    <w:rsid w:val="001C1D4A"/>
    <w:rsid w:val="001C3567"/>
    <w:rsid w:val="001C3F40"/>
    <w:rsid w:val="001C5406"/>
    <w:rsid w:val="001C5961"/>
    <w:rsid w:val="001C5C3D"/>
    <w:rsid w:val="001C5DF4"/>
    <w:rsid w:val="001C652C"/>
    <w:rsid w:val="001C710D"/>
    <w:rsid w:val="001C7CFC"/>
    <w:rsid w:val="001D0956"/>
    <w:rsid w:val="001D09DD"/>
    <w:rsid w:val="001D29D4"/>
    <w:rsid w:val="001D300F"/>
    <w:rsid w:val="001D3930"/>
    <w:rsid w:val="001D3BF2"/>
    <w:rsid w:val="001D3CBE"/>
    <w:rsid w:val="001D4DE4"/>
    <w:rsid w:val="001D7079"/>
    <w:rsid w:val="001D7331"/>
    <w:rsid w:val="001D7C84"/>
    <w:rsid w:val="001E1711"/>
    <w:rsid w:val="001E1ABC"/>
    <w:rsid w:val="001E296A"/>
    <w:rsid w:val="001E30CB"/>
    <w:rsid w:val="001E362C"/>
    <w:rsid w:val="001E3F7D"/>
    <w:rsid w:val="001E4DCE"/>
    <w:rsid w:val="001E592F"/>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2002F7"/>
    <w:rsid w:val="0020050D"/>
    <w:rsid w:val="00201B81"/>
    <w:rsid w:val="00202FD1"/>
    <w:rsid w:val="00203518"/>
    <w:rsid w:val="0020393B"/>
    <w:rsid w:val="00203D61"/>
    <w:rsid w:val="002048FA"/>
    <w:rsid w:val="00204D06"/>
    <w:rsid w:val="0020545E"/>
    <w:rsid w:val="002059B2"/>
    <w:rsid w:val="0020783F"/>
    <w:rsid w:val="002078BB"/>
    <w:rsid w:val="002103A3"/>
    <w:rsid w:val="002108FD"/>
    <w:rsid w:val="002111E9"/>
    <w:rsid w:val="00211B66"/>
    <w:rsid w:val="00211B71"/>
    <w:rsid w:val="00212927"/>
    <w:rsid w:val="00213697"/>
    <w:rsid w:val="0021372C"/>
    <w:rsid w:val="00213D28"/>
    <w:rsid w:val="00214359"/>
    <w:rsid w:val="0021575E"/>
    <w:rsid w:val="00216CCB"/>
    <w:rsid w:val="0021714E"/>
    <w:rsid w:val="002172E7"/>
    <w:rsid w:val="0021784E"/>
    <w:rsid w:val="00217973"/>
    <w:rsid w:val="0022195B"/>
    <w:rsid w:val="002222D2"/>
    <w:rsid w:val="0022246A"/>
    <w:rsid w:val="00222679"/>
    <w:rsid w:val="002235FA"/>
    <w:rsid w:val="00223F9C"/>
    <w:rsid w:val="002245D7"/>
    <w:rsid w:val="002248CB"/>
    <w:rsid w:val="00225499"/>
    <w:rsid w:val="00225A44"/>
    <w:rsid w:val="00225B5A"/>
    <w:rsid w:val="00226670"/>
    <w:rsid w:val="002266D0"/>
    <w:rsid w:val="00226C70"/>
    <w:rsid w:val="00226D5C"/>
    <w:rsid w:val="00227ED2"/>
    <w:rsid w:val="002307C6"/>
    <w:rsid w:val="00230BB6"/>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7682"/>
    <w:rsid w:val="00247BB2"/>
    <w:rsid w:val="00247FEC"/>
    <w:rsid w:val="00250317"/>
    <w:rsid w:val="002506BC"/>
    <w:rsid w:val="002508C5"/>
    <w:rsid w:val="00251ECA"/>
    <w:rsid w:val="00252029"/>
    <w:rsid w:val="0025225C"/>
    <w:rsid w:val="002524D3"/>
    <w:rsid w:val="00253B59"/>
    <w:rsid w:val="00253B90"/>
    <w:rsid w:val="00253C75"/>
    <w:rsid w:val="002543C7"/>
    <w:rsid w:val="00254747"/>
    <w:rsid w:val="0025557F"/>
    <w:rsid w:val="00255C35"/>
    <w:rsid w:val="00256622"/>
    <w:rsid w:val="002567FD"/>
    <w:rsid w:val="00257561"/>
    <w:rsid w:val="0025768E"/>
    <w:rsid w:val="0026078F"/>
    <w:rsid w:val="002607DF"/>
    <w:rsid w:val="0026085C"/>
    <w:rsid w:val="0026185D"/>
    <w:rsid w:val="00261E80"/>
    <w:rsid w:val="002670AF"/>
    <w:rsid w:val="002677E6"/>
    <w:rsid w:val="00267A6E"/>
    <w:rsid w:val="00270F9B"/>
    <w:rsid w:val="0027128D"/>
    <w:rsid w:val="00271520"/>
    <w:rsid w:val="00272638"/>
    <w:rsid w:val="00273E69"/>
    <w:rsid w:val="00273E6E"/>
    <w:rsid w:val="002742CB"/>
    <w:rsid w:val="002745B9"/>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7ECF"/>
    <w:rsid w:val="002903B1"/>
    <w:rsid w:val="00290515"/>
    <w:rsid w:val="00290565"/>
    <w:rsid w:val="00290C70"/>
    <w:rsid w:val="00290FB4"/>
    <w:rsid w:val="002927D7"/>
    <w:rsid w:val="002927F7"/>
    <w:rsid w:val="00293257"/>
    <w:rsid w:val="002932A4"/>
    <w:rsid w:val="002933C8"/>
    <w:rsid w:val="00294A97"/>
    <w:rsid w:val="002951FA"/>
    <w:rsid w:val="00295418"/>
    <w:rsid w:val="00295BF5"/>
    <w:rsid w:val="00296448"/>
    <w:rsid w:val="0029661C"/>
    <w:rsid w:val="002966F2"/>
    <w:rsid w:val="00296A02"/>
    <w:rsid w:val="002975E6"/>
    <w:rsid w:val="0029761B"/>
    <w:rsid w:val="002A0641"/>
    <w:rsid w:val="002A08A9"/>
    <w:rsid w:val="002A0B2A"/>
    <w:rsid w:val="002A10E6"/>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214"/>
    <w:rsid w:val="002B2737"/>
    <w:rsid w:val="002B3D5A"/>
    <w:rsid w:val="002B4849"/>
    <w:rsid w:val="002B5295"/>
    <w:rsid w:val="002B5E22"/>
    <w:rsid w:val="002B61AC"/>
    <w:rsid w:val="002B68E1"/>
    <w:rsid w:val="002B7678"/>
    <w:rsid w:val="002B76B0"/>
    <w:rsid w:val="002B7755"/>
    <w:rsid w:val="002C04A3"/>
    <w:rsid w:val="002C0581"/>
    <w:rsid w:val="002C074C"/>
    <w:rsid w:val="002C0CDA"/>
    <w:rsid w:val="002C113D"/>
    <w:rsid w:val="002C245C"/>
    <w:rsid w:val="002C3E70"/>
    <w:rsid w:val="002C3ED2"/>
    <w:rsid w:val="002C3F7F"/>
    <w:rsid w:val="002C5568"/>
    <w:rsid w:val="002C5586"/>
    <w:rsid w:val="002C6CFA"/>
    <w:rsid w:val="002D1FB1"/>
    <w:rsid w:val="002D2305"/>
    <w:rsid w:val="002D25BD"/>
    <w:rsid w:val="002D2792"/>
    <w:rsid w:val="002D2C7A"/>
    <w:rsid w:val="002D35B0"/>
    <w:rsid w:val="002D396F"/>
    <w:rsid w:val="002D48B3"/>
    <w:rsid w:val="002D4A3C"/>
    <w:rsid w:val="002D4D45"/>
    <w:rsid w:val="002D5B64"/>
    <w:rsid w:val="002D5D6E"/>
    <w:rsid w:val="002D6558"/>
    <w:rsid w:val="002D695A"/>
    <w:rsid w:val="002D78C9"/>
    <w:rsid w:val="002E03E1"/>
    <w:rsid w:val="002E05D1"/>
    <w:rsid w:val="002E18B6"/>
    <w:rsid w:val="002E2686"/>
    <w:rsid w:val="002E2926"/>
    <w:rsid w:val="002E31AC"/>
    <w:rsid w:val="002E4CF7"/>
    <w:rsid w:val="002E6613"/>
    <w:rsid w:val="002E684F"/>
    <w:rsid w:val="002E74B3"/>
    <w:rsid w:val="002E7652"/>
    <w:rsid w:val="002E7664"/>
    <w:rsid w:val="002F04B2"/>
    <w:rsid w:val="002F0734"/>
    <w:rsid w:val="002F1453"/>
    <w:rsid w:val="002F1492"/>
    <w:rsid w:val="002F14F5"/>
    <w:rsid w:val="002F17DF"/>
    <w:rsid w:val="002F1B08"/>
    <w:rsid w:val="002F24F7"/>
    <w:rsid w:val="002F25DE"/>
    <w:rsid w:val="002F2ECC"/>
    <w:rsid w:val="002F3C01"/>
    <w:rsid w:val="002F3C02"/>
    <w:rsid w:val="002F422B"/>
    <w:rsid w:val="002F50CE"/>
    <w:rsid w:val="002F5C40"/>
    <w:rsid w:val="002F5FCE"/>
    <w:rsid w:val="002F64CA"/>
    <w:rsid w:val="002F705F"/>
    <w:rsid w:val="002F7923"/>
    <w:rsid w:val="002F7BB4"/>
    <w:rsid w:val="00300155"/>
    <w:rsid w:val="003005F7"/>
    <w:rsid w:val="00300B7C"/>
    <w:rsid w:val="00301559"/>
    <w:rsid w:val="00301C69"/>
    <w:rsid w:val="0030228B"/>
    <w:rsid w:val="00302334"/>
    <w:rsid w:val="00302818"/>
    <w:rsid w:val="0030379C"/>
    <w:rsid w:val="0030398E"/>
    <w:rsid w:val="00304598"/>
    <w:rsid w:val="00304F72"/>
    <w:rsid w:val="00305EDD"/>
    <w:rsid w:val="00306859"/>
    <w:rsid w:val="003072BB"/>
    <w:rsid w:val="003075BF"/>
    <w:rsid w:val="00310D84"/>
    <w:rsid w:val="003112DD"/>
    <w:rsid w:val="003122A1"/>
    <w:rsid w:val="00312763"/>
    <w:rsid w:val="0031432E"/>
    <w:rsid w:val="00314C5A"/>
    <w:rsid w:val="00314DBB"/>
    <w:rsid w:val="00315745"/>
    <w:rsid w:val="0031575C"/>
    <w:rsid w:val="00316C03"/>
    <w:rsid w:val="0031705A"/>
    <w:rsid w:val="0031757E"/>
    <w:rsid w:val="0032018A"/>
    <w:rsid w:val="00320C90"/>
    <w:rsid w:val="00320D4E"/>
    <w:rsid w:val="00320FC5"/>
    <w:rsid w:val="00321694"/>
    <w:rsid w:val="00321863"/>
    <w:rsid w:val="00321F88"/>
    <w:rsid w:val="00322409"/>
    <w:rsid w:val="00322436"/>
    <w:rsid w:val="00322EAE"/>
    <w:rsid w:val="003235DF"/>
    <w:rsid w:val="00323ED2"/>
    <w:rsid w:val="003246AF"/>
    <w:rsid w:val="00324E16"/>
    <w:rsid w:val="00325376"/>
    <w:rsid w:val="00325AD5"/>
    <w:rsid w:val="00326640"/>
    <w:rsid w:val="00326F55"/>
    <w:rsid w:val="00330666"/>
    <w:rsid w:val="00330ED2"/>
    <w:rsid w:val="00331116"/>
    <w:rsid w:val="00331207"/>
    <w:rsid w:val="00332B7B"/>
    <w:rsid w:val="00333516"/>
    <w:rsid w:val="00333FD6"/>
    <w:rsid w:val="00334912"/>
    <w:rsid w:val="00335009"/>
    <w:rsid w:val="00335A6D"/>
    <w:rsid w:val="003363AF"/>
    <w:rsid w:val="0033644C"/>
    <w:rsid w:val="00336DEA"/>
    <w:rsid w:val="00336E09"/>
    <w:rsid w:val="003373EF"/>
    <w:rsid w:val="003374CD"/>
    <w:rsid w:val="0033787A"/>
    <w:rsid w:val="003378EC"/>
    <w:rsid w:val="00340496"/>
    <w:rsid w:val="003407DD"/>
    <w:rsid w:val="00341416"/>
    <w:rsid w:val="003426E6"/>
    <w:rsid w:val="00342B07"/>
    <w:rsid w:val="00342DA1"/>
    <w:rsid w:val="00344813"/>
    <w:rsid w:val="00345B20"/>
    <w:rsid w:val="003473EF"/>
    <w:rsid w:val="00347B43"/>
    <w:rsid w:val="00347D4E"/>
    <w:rsid w:val="00350078"/>
    <w:rsid w:val="00350B28"/>
    <w:rsid w:val="00351623"/>
    <w:rsid w:val="0035420E"/>
    <w:rsid w:val="00354A52"/>
    <w:rsid w:val="00354DA0"/>
    <w:rsid w:val="00355692"/>
    <w:rsid w:val="00355C3F"/>
    <w:rsid w:val="003569FF"/>
    <w:rsid w:val="0035749F"/>
    <w:rsid w:val="00360A0B"/>
    <w:rsid w:val="00360F64"/>
    <w:rsid w:val="00361669"/>
    <w:rsid w:val="0036171F"/>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D40"/>
    <w:rsid w:val="00373C4A"/>
    <w:rsid w:val="0037414A"/>
    <w:rsid w:val="00374724"/>
    <w:rsid w:val="0037529B"/>
    <w:rsid w:val="00375CE6"/>
    <w:rsid w:val="0037619E"/>
    <w:rsid w:val="0037648F"/>
    <w:rsid w:val="00376EC9"/>
    <w:rsid w:val="00377114"/>
    <w:rsid w:val="003778BF"/>
    <w:rsid w:val="0037793F"/>
    <w:rsid w:val="00377947"/>
    <w:rsid w:val="00380825"/>
    <w:rsid w:val="0038274B"/>
    <w:rsid w:val="0038282A"/>
    <w:rsid w:val="00382E9B"/>
    <w:rsid w:val="003830A7"/>
    <w:rsid w:val="00383343"/>
    <w:rsid w:val="00383952"/>
    <w:rsid w:val="00383E5E"/>
    <w:rsid w:val="00384CA8"/>
    <w:rsid w:val="003857C1"/>
    <w:rsid w:val="00385D3C"/>
    <w:rsid w:val="00386733"/>
    <w:rsid w:val="003867C9"/>
    <w:rsid w:val="0039027B"/>
    <w:rsid w:val="00390B8B"/>
    <w:rsid w:val="00390EB6"/>
    <w:rsid w:val="00392602"/>
    <w:rsid w:val="00393ABF"/>
    <w:rsid w:val="003940D2"/>
    <w:rsid w:val="003950FD"/>
    <w:rsid w:val="0039535A"/>
    <w:rsid w:val="003962B7"/>
    <w:rsid w:val="00396956"/>
    <w:rsid w:val="003976B0"/>
    <w:rsid w:val="003976C8"/>
    <w:rsid w:val="00397D5C"/>
    <w:rsid w:val="00397FBD"/>
    <w:rsid w:val="003A010C"/>
    <w:rsid w:val="003A0851"/>
    <w:rsid w:val="003A2A02"/>
    <w:rsid w:val="003A2DDF"/>
    <w:rsid w:val="003A30CA"/>
    <w:rsid w:val="003A3FC1"/>
    <w:rsid w:val="003A4B4B"/>
    <w:rsid w:val="003A4EB2"/>
    <w:rsid w:val="003A4FB2"/>
    <w:rsid w:val="003A686A"/>
    <w:rsid w:val="003A6937"/>
    <w:rsid w:val="003A693D"/>
    <w:rsid w:val="003A6DD3"/>
    <w:rsid w:val="003B0547"/>
    <w:rsid w:val="003B0752"/>
    <w:rsid w:val="003B1C09"/>
    <w:rsid w:val="003B1DEA"/>
    <w:rsid w:val="003B21EA"/>
    <w:rsid w:val="003B23FD"/>
    <w:rsid w:val="003B245C"/>
    <w:rsid w:val="003B335A"/>
    <w:rsid w:val="003B4778"/>
    <w:rsid w:val="003B47C8"/>
    <w:rsid w:val="003B5A6B"/>
    <w:rsid w:val="003B5C94"/>
    <w:rsid w:val="003B620D"/>
    <w:rsid w:val="003B6861"/>
    <w:rsid w:val="003B6B24"/>
    <w:rsid w:val="003B6F65"/>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23A9"/>
    <w:rsid w:val="003D269F"/>
    <w:rsid w:val="003D2789"/>
    <w:rsid w:val="003D2D91"/>
    <w:rsid w:val="003D308F"/>
    <w:rsid w:val="003D33B2"/>
    <w:rsid w:val="003D3A3A"/>
    <w:rsid w:val="003D48F9"/>
    <w:rsid w:val="003D695C"/>
    <w:rsid w:val="003D717B"/>
    <w:rsid w:val="003D7ED4"/>
    <w:rsid w:val="003E02C0"/>
    <w:rsid w:val="003E0B66"/>
    <w:rsid w:val="003E1EA5"/>
    <w:rsid w:val="003E2104"/>
    <w:rsid w:val="003E2145"/>
    <w:rsid w:val="003E2154"/>
    <w:rsid w:val="003E2480"/>
    <w:rsid w:val="003E286D"/>
    <w:rsid w:val="003E29E6"/>
    <w:rsid w:val="003E35A6"/>
    <w:rsid w:val="003E3BB8"/>
    <w:rsid w:val="003E3C1F"/>
    <w:rsid w:val="003E4320"/>
    <w:rsid w:val="003E56D1"/>
    <w:rsid w:val="003E601F"/>
    <w:rsid w:val="003E612A"/>
    <w:rsid w:val="003E6D1F"/>
    <w:rsid w:val="003E79AA"/>
    <w:rsid w:val="003F01CE"/>
    <w:rsid w:val="003F1192"/>
    <w:rsid w:val="003F1336"/>
    <w:rsid w:val="003F1C30"/>
    <w:rsid w:val="003F2435"/>
    <w:rsid w:val="003F25C5"/>
    <w:rsid w:val="003F2C9E"/>
    <w:rsid w:val="003F34C7"/>
    <w:rsid w:val="003F45B1"/>
    <w:rsid w:val="003F583F"/>
    <w:rsid w:val="003F603B"/>
    <w:rsid w:val="003F6D3D"/>
    <w:rsid w:val="003F6E01"/>
    <w:rsid w:val="004006A4"/>
    <w:rsid w:val="00400A66"/>
    <w:rsid w:val="00400F17"/>
    <w:rsid w:val="00400FC8"/>
    <w:rsid w:val="00401FE1"/>
    <w:rsid w:val="00402BBA"/>
    <w:rsid w:val="00402D95"/>
    <w:rsid w:val="00404640"/>
    <w:rsid w:val="004047D8"/>
    <w:rsid w:val="00404A9B"/>
    <w:rsid w:val="00404F18"/>
    <w:rsid w:val="004052C4"/>
    <w:rsid w:val="00406FDD"/>
    <w:rsid w:val="00407B12"/>
    <w:rsid w:val="00407B43"/>
    <w:rsid w:val="00407DA2"/>
    <w:rsid w:val="00407DDC"/>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910"/>
    <w:rsid w:val="00415E0E"/>
    <w:rsid w:val="0041613D"/>
    <w:rsid w:val="0041685D"/>
    <w:rsid w:val="0041693D"/>
    <w:rsid w:val="00416C51"/>
    <w:rsid w:val="0041768B"/>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626"/>
    <w:rsid w:val="00444938"/>
    <w:rsid w:val="004449D0"/>
    <w:rsid w:val="00446B51"/>
    <w:rsid w:val="004502BE"/>
    <w:rsid w:val="00450ACB"/>
    <w:rsid w:val="00452089"/>
    <w:rsid w:val="00452442"/>
    <w:rsid w:val="00453439"/>
    <w:rsid w:val="00453A36"/>
    <w:rsid w:val="00454136"/>
    <w:rsid w:val="00454711"/>
    <w:rsid w:val="00454C81"/>
    <w:rsid w:val="00455551"/>
    <w:rsid w:val="00455756"/>
    <w:rsid w:val="0045686C"/>
    <w:rsid w:val="00456B2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53E"/>
    <w:rsid w:val="004727BA"/>
    <w:rsid w:val="00472F34"/>
    <w:rsid w:val="0047527E"/>
    <w:rsid w:val="0047593C"/>
    <w:rsid w:val="00475EC4"/>
    <w:rsid w:val="004764DC"/>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641"/>
    <w:rsid w:val="00490B9A"/>
    <w:rsid w:val="00490C3E"/>
    <w:rsid w:val="00490D9F"/>
    <w:rsid w:val="00492345"/>
    <w:rsid w:val="004927F7"/>
    <w:rsid w:val="00492E24"/>
    <w:rsid w:val="00493505"/>
    <w:rsid w:val="004936AB"/>
    <w:rsid w:val="0049373D"/>
    <w:rsid w:val="0049388E"/>
    <w:rsid w:val="004938D6"/>
    <w:rsid w:val="004939AB"/>
    <w:rsid w:val="00493D15"/>
    <w:rsid w:val="00493E27"/>
    <w:rsid w:val="00493EDC"/>
    <w:rsid w:val="00494ECD"/>
    <w:rsid w:val="00495486"/>
    <w:rsid w:val="00495A4F"/>
    <w:rsid w:val="00495D57"/>
    <w:rsid w:val="004963D2"/>
    <w:rsid w:val="00496CCF"/>
    <w:rsid w:val="00497F8F"/>
    <w:rsid w:val="004A0E67"/>
    <w:rsid w:val="004A0FD4"/>
    <w:rsid w:val="004A12E8"/>
    <w:rsid w:val="004A1A9B"/>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D31"/>
    <w:rsid w:val="004B6A4A"/>
    <w:rsid w:val="004B7D5A"/>
    <w:rsid w:val="004C034B"/>
    <w:rsid w:val="004C123B"/>
    <w:rsid w:val="004C1D02"/>
    <w:rsid w:val="004C22ED"/>
    <w:rsid w:val="004C2F24"/>
    <w:rsid w:val="004C34C5"/>
    <w:rsid w:val="004C35C1"/>
    <w:rsid w:val="004C3F00"/>
    <w:rsid w:val="004C5544"/>
    <w:rsid w:val="004C572B"/>
    <w:rsid w:val="004C6071"/>
    <w:rsid w:val="004C766C"/>
    <w:rsid w:val="004C7C70"/>
    <w:rsid w:val="004C7F14"/>
    <w:rsid w:val="004D0B80"/>
    <w:rsid w:val="004D19AC"/>
    <w:rsid w:val="004D3E95"/>
    <w:rsid w:val="004D5327"/>
    <w:rsid w:val="004D5CCE"/>
    <w:rsid w:val="004D67D5"/>
    <w:rsid w:val="004D74CD"/>
    <w:rsid w:val="004D75EF"/>
    <w:rsid w:val="004E0112"/>
    <w:rsid w:val="004E0511"/>
    <w:rsid w:val="004E4742"/>
    <w:rsid w:val="004E4EB5"/>
    <w:rsid w:val="004E612F"/>
    <w:rsid w:val="004E66AD"/>
    <w:rsid w:val="004E6A56"/>
    <w:rsid w:val="004E6E68"/>
    <w:rsid w:val="004E6EBB"/>
    <w:rsid w:val="004E7296"/>
    <w:rsid w:val="004E7566"/>
    <w:rsid w:val="004E79F7"/>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14B7"/>
    <w:rsid w:val="00502CDE"/>
    <w:rsid w:val="00503064"/>
    <w:rsid w:val="005038AA"/>
    <w:rsid w:val="00504AAA"/>
    <w:rsid w:val="00504BFA"/>
    <w:rsid w:val="005055E5"/>
    <w:rsid w:val="00505DEF"/>
    <w:rsid w:val="0050694A"/>
    <w:rsid w:val="00506D36"/>
    <w:rsid w:val="00507083"/>
    <w:rsid w:val="00507696"/>
    <w:rsid w:val="005078AD"/>
    <w:rsid w:val="00510A31"/>
    <w:rsid w:val="00511337"/>
    <w:rsid w:val="00511984"/>
    <w:rsid w:val="00512372"/>
    <w:rsid w:val="00512867"/>
    <w:rsid w:val="00512D82"/>
    <w:rsid w:val="00512F77"/>
    <w:rsid w:val="00513279"/>
    <w:rsid w:val="00513D72"/>
    <w:rsid w:val="00514001"/>
    <w:rsid w:val="00515562"/>
    <w:rsid w:val="0051580D"/>
    <w:rsid w:val="00516830"/>
    <w:rsid w:val="00516C88"/>
    <w:rsid w:val="005172E7"/>
    <w:rsid w:val="00517733"/>
    <w:rsid w:val="00517B7E"/>
    <w:rsid w:val="00517C9A"/>
    <w:rsid w:val="0052020C"/>
    <w:rsid w:val="00520989"/>
    <w:rsid w:val="005216D0"/>
    <w:rsid w:val="00521D58"/>
    <w:rsid w:val="0052220F"/>
    <w:rsid w:val="00522960"/>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64E4"/>
    <w:rsid w:val="005365A7"/>
    <w:rsid w:val="00536B23"/>
    <w:rsid w:val="00540D35"/>
    <w:rsid w:val="00542EDD"/>
    <w:rsid w:val="00543D15"/>
    <w:rsid w:val="0054740C"/>
    <w:rsid w:val="0054741A"/>
    <w:rsid w:val="00547BAB"/>
    <w:rsid w:val="00547FB3"/>
    <w:rsid w:val="00550246"/>
    <w:rsid w:val="0055150D"/>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1A97"/>
    <w:rsid w:val="00571BAE"/>
    <w:rsid w:val="0057252A"/>
    <w:rsid w:val="00572E9A"/>
    <w:rsid w:val="00573E18"/>
    <w:rsid w:val="00573EC0"/>
    <w:rsid w:val="0057418A"/>
    <w:rsid w:val="005749DE"/>
    <w:rsid w:val="005755E5"/>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FC"/>
    <w:rsid w:val="0058622B"/>
    <w:rsid w:val="005869FC"/>
    <w:rsid w:val="0059002E"/>
    <w:rsid w:val="00591219"/>
    <w:rsid w:val="00592318"/>
    <w:rsid w:val="005924F5"/>
    <w:rsid w:val="00592D35"/>
    <w:rsid w:val="005936F2"/>
    <w:rsid w:val="005940C2"/>
    <w:rsid w:val="00594464"/>
    <w:rsid w:val="00594F23"/>
    <w:rsid w:val="00595579"/>
    <w:rsid w:val="005961A6"/>
    <w:rsid w:val="005965CB"/>
    <w:rsid w:val="00596EAA"/>
    <w:rsid w:val="00597166"/>
    <w:rsid w:val="00597235"/>
    <w:rsid w:val="00597826"/>
    <w:rsid w:val="00597D0F"/>
    <w:rsid w:val="005A0A81"/>
    <w:rsid w:val="005A162D"/>
    <w:rsid w:val="005A1A7C"/>
    <w:rsid w:val="005A21C7"/>
    <w:rsid w:val="005A3DE3"/>
    <w:rsid w:val="005A3E55"/>
    <w:rsid w:val="005A49F6"/>
    <w:rsid w:val="005A4C13"/>
    <w:rsid w:val="005A51F3"/>
    <w:rsid w:val="005A569A"/>
    <w:rsid w:val="005A5DDF"/>
    <w:rsid w:val="005A6008"/>
    <w:rsid w:val="005A655F"/>
    <w:rsid w:val="005A68CF"/>
    <w:rsid w:val="005A6FE9"/>
    <w:rsid w:val="005B088B"/>
    <w:rsid w:val="005B0B49"/>
    <w:rsid w:val="005B1544"/>
    <w:rsid w:val="005B15E2"/>
    <w:rsid w:val="005B2A3E"/>
    <w:rsid w:val="005B467F"/>
    <w:rsid w:val="005B5BAE"/>
    <w:rsid w:val="005B6CA6"/>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73F6"/>
    <w:rsid w:val="005D741B"/>
    <w:rsid w:val="005D75CC"/>
    <w:rsid w:val="005D7978"/>
    <w:rsid w:val="005E0212"/>
    <w:rsid w:val="005E0894"/>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73"/>
    <w:rsid w:val="005F1D47"/>
    <w:rsid w:val="005F228A"/>
    <w:rsid w:val="005F2689"/>
    <w:rsid w:val="005F2A78"/>
    <w:rsid w:val="005F2ACB"/>
    <w:rsid w:val="005F2EFB"/>
    <w:rsid w:val="005F326A"/>
    <w:rsid w:val="005F3CD3"/>
    <w:rsid w:val="005F41BD"/>
    <w:rsid w:val="005F4914"/>
    <w:rsid w:val="005F52BB"/>
    <w:rsid w:val="005F5800"/>
    <w:rsid w:val="005F596C"/>
    <w:rsid w:val="005F6BC5"/>
    <w:rsid w:val="005F7200"/>
    <w:rsid w:val="0060147A"/>
    <w:rsid w:val="006019CC"/>
    <w:rsid w:val="00602412"/>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EAD"/>
    <w:rsid w:val="0061003F"/>
    <w:rsid w:val="006114E0"/>
    <w:rsid w:val="00611B9C"/>
    <w:rsid w:val="00613047"/>
    <w:rsid w:val="00613A06"/>
    <w:rsid w:val="00613C5B"/>
    <w:rsid w:val="006151DF"/>
    <w:rsid w:val="00616CDD"/>
    <w:rsid w:val="0062107A"/>
    <w:rsid w:val="00621FD9"/>
    <w:rsid w:val="00623216"/>
    <w:rsid w:val="00624876"/>
    <w:rsid w:val="0062580A"/>
    <w:rsid w:val="00625949"/>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292F"/>
    <w:rsid w:val="00643C15"/>
    <w:rsid w:val="00644C0B"/>
    <w:rsid w:val="006454D8"/>
    <w:rsid w:val="0064632D"/>
    <w:rsid w:val="00646361"/>
    <w:rsid w:val="00647E25"/>
    <w:rsid w:val="0065007C"/>
    <w:rsid w:val="00650BFF"/>
    <w:rsid w:val="00651032"/>
    <w:rsid w:val="00651250"/>
    <w:rsid w:val="00651505"/>
    <w:rsid w:val="0065247B"/>
    <w:rsid w:val="006529BE"/>
    <w:rsid w:val="00652BD0"/>
    <w:rsid w:val="00653691"/>
    <w:rsid w:val="006539B9"/>
    <w:rsid w:val="006540D1"/>
    <w:rsid w:val="0065498A"/>
    <w:rsid w:val="00654FBB"/>
    <w:rsid w:val="0065523C"/>
    <w:rsid w:val="00656B78"/>
    <w:rsid w:val="006575E3"/>
    <w:rsid w:val="006602CA"/>
    <w:rsid w:val="00660401"/>
    <w:rsid w:val="0066091C"/>
    <w:rsid w:val="00661670"/>
    <w:rsid w:val="0066169A"/>
    <w:rsid w:val="00661A4C"/>
    <w:rsid w:val="00661AFB"/>
    <w:rsid w:val="006630EF"/>
    <w:rsid w:val="00663C67"/>
    <w:rsid w:val="006655D5"/>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6BB2"/>
    <w:rsid w:val="00677482"/>
    <w:rsid w:val="00677E21"/>
    <w:rsid w:val="00677E9C"/>
    <w:rsid w:val="0068039F"/>
    <w:rsid w:val="00680409"/>
    <w:rsid w:val="006804EA"/>
    <w:rsid w:val="006809FD"/>
    <w:rsid w:val="00680DD9"/>
    <w:rsid w:val="00681884"/>
    <w:rsid w:val="00683B1B"/>
    <w:rsid w:val="00683F41"/>
    <w:rsid w:val="006847D7"/>
    <w:rsid w:val="00684A68"/>
    <w:rsid w:val="00684DCA"/>
    <w:rsid w:val="00685793"/>
    <w:rsid w:val="00685F18"/>
    <w:rsid w:val="0068628F"/>
    <w:rsid w:val="006867E7"/>
    <w:rsid w:val="006868B1"/>
    <w:rsid w:val="00687C3C"/>
    <w:rsid w:val="006908AD"/>
    <w:rsid w:val="00691450"/>
    <w:rsid w:val="0069146D"/>
    <w:rsid w:val="006916FC"/>
    <w:rsid w:val="006928C5"/>
    <w:rsid w:val="00692AE0"/>
    <w:rsid w:val="00693669"/>
    <w:rsid w:val="006936FF"/>
    <w:rsid w:val="0069415F"/>
    <w:rsid w:val="00694505"/>
    <w:rsid w:val="006946E5"/>
    <w:rsid w:val="00694C43"/>
    <w:rsid w:val="00694DEF"/>
    <w:rsid w:val="0069512D"/>
    <w:rsid w:val="006955FE"/>
    <w:rsid w:val="00695F7F"/>
    <w:rsid w:val="006A0089"/>
    <w:rsid w:val="006A1367"/>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537"/>
    <w:rsid w:val="006D0EED"/>
    <w:rsid w:val="006D0F06"/>
    <w:rsid w:val="006D108A"/>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995"/>
    <w:rsid w:val="006F635B"/>
    <w:rsid w:val="006F6720"/>
    <w:rsid w:val="006F7438"/>
    <w:rsid w:val="007000CC"/>
    <w:rsid w:val="00700588"/>
    <w:rsid w:val="007007C9"/>
    <w:rsid w:val="00705054"/>
    <w:rsid w:val="00705253"/>
    <w:rsid w:val="007063CF"/>
    <w:rsid w:val="00706BCD"/>
    <w:rsid w:val="00707B17"/>
    <w:rsid w:val="00710CD8"/>
    <w:rsid w:val="007110AB"/>
    <w:rsid w:val="0071229A"/>
    <w:rsid w:val="0071263B"/>
    <w:rsid w:val="00712A6F"/>
    <w:rsid w:val="0071309D"/>
    <w:rsid w:val="007130AC"/>
    <w:rsid w:val="007137C5"/>
    <w:rsid w:val="0071500D"/>
    <w:rsid w:val="00715731"/>
    <w:rsid w:val="00715D50"/>
    <w:rsid w:val="00715EC2"/>
    <w:rsid w:val="0072063B"/>
    <w:rsid w:val="007216DF"/>
    <w:rsid w:val="00721D01"/>
    <w:rsid w:val="00722199"/>
    <w:rsid w:val="00722ECB"/>
    <w:rsid w:val="00722F96"/>
    <w:rsid w:val="00723309"/>
    <w:rsid w:val="00723893"/>
    <w:rsid w:val="00724421"/>
    <w:rsid w:val="007255FD"/>
    <w:rsid w:val="007256FD"/>
    <w:rsid w:val="0072639F"/>
    <w:rsid w:val="00726896"/>
    <w:rsid w:val="00727EAC"/>
    <w:rsid w:val="00731913"/>
    <w:rsid w:val="00731A6A"/>
    <w:rsid w:val="007324F2"/>
    <w:rsid w:val="007336FC"/>
    <w:rsid w:val="00733C2F"/>
    <w:rsid w:val="00734260"/>
    <w:rsid w:val="00737D75"/>
    <w:rsid w:val="00740554"/>
    <w:rsid w:val="00740F3C"/>
    <w:rsid w:val="0074143C"/>
    <w:rsid w:val="00741B7B"/>
    <w:rsid w:val="0074237F"/>
    <w:rsid w:val="00742C08"/>
    <w:rsid w:val="0074315E"/>
    <w:rsid w:val="00744034"/>
    <w:rsid w:val="00744056"/>
    <w:rsid w:val="007447CB"/>
    <w:rsid w:val="007449F7"/>
    <w:rsid w:val="00744D68"/>
    <w:rsid w:val="0074570E"/>
    <w:rsid w:val="00746701"/>
    <w:rsid w:val="00746A22"/>
    <w:rsid w:val="00746B7C"/>
    <w:rsid w:val="00746F96"/>
    <w:rsid w:val="007475CB"/>
    <w:rsid w:val="00750A08"/>
    <w:rsid w:val="00750D95"/>
    <w:rsid w:val="00751692"/>
    <w:rsid w:val="00752062"/>
    <w:rsid w:val="007525A8"/>
    <w:rsid w:val="007529A1"/>
    <w:rsid w:val="00753C89"/>
    <w:rsid w:val="007549F6"/>
    <w:rsid w:val="007549FD"/>
    <w:rsid w:val="00754FB9"/>
    <w:rsid w:val="00757545"/>
    <w:rsid w:val="007579D2"/>
    <w:rsid w:val="00757D1C"/>
    <w:rsid w:val="00760BC6"/>
    <w:rsid w:val="007610B5"/>
    <w:rsid w:val="00761BC9"/>
    <w:rsid w:val="00763090"/>
    <w:rsid w:val="007645A0"/>
    <w:rsid w:val="007650EE"/>
    <w:rsid w:val="00765201"/>
    <w:rsid w:val="00765770"/>
    <w:rsid w:val="0076598A"/>
    <w:rsid w:val="00765ADC"/>
    <w:rsid w:val="0076606D"/>
    <w:rsid w:val="0076624C"/>
    <w:rsid w:val="0077064F"/>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DF9"/>
    <w:rsid w:val="007820F9"/>
    <w:rsid w:val="0078237E"/>
    <w:rsid w:val="007831E2"/>
    <w:rsid w:val="007833AD"/>
    <w:rsid w:val="00784446"/>
    <w:rsid w:val="0078578D"/>
    <w:rsid w:val="0078789A"/>
    <w:rsid w:val="00787FAA"/>
    <w:rsid w:val="0079279A"/>
    <w:rsid w:val="00793487"/>
    <w:rsid w:val="00793E36"/>
    <w:rsid w:val="0079417A"/>
    <w:rsid w:val="00794229"/>
    <w:rsid w:val="0079457F"/>
    <w:rsid w:val="007945D8"/>
    <w:rsid w:val="00794C60"/>
    <w:rsid w:val="00795093"/>
    <w:rsid w:val="007951AF"/>
    <w:rsid w:val="00795D59"/>
    <w:rsid w:val="007A0C38"/>
    <w:rsid w:val="007A10CF"/>
    <w:rsid w:val="007A118D"/>
    <w:rsid w:val="007A1479"/>
    <w:rsid w:val="007A1A6F"/>
    <w:rsid w:val="007A2444"/>
    <w:rsid w:val="007A27DF"/>
    <w:rsid w:val="007A3184"/>
    <w:rsid w:val="007A3422"/>
    <w:rsid w:val="007A443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E89"/>
    <w:rsid w:val="007B5204"/>
    <w:rsid w:val="007B520B"/>
    <w:rsid w:val="007B5F22"/>
    <w:rsid w:val="007B719D"/>
    <w:rsid w:val="007B7880"/>
    <w:rsid w:val="007C06A9"/>
    <w:rsid w:val="007C5904"/>
    <w:rsid w:val="007C768D"/>
    <w:rsid w:val="007C7E34"/>
    <w:rsid w:val="007D17A2"/>
    <w:rsid w:val="007D54BE"/>
    <w:rsid w:val="007D6510"/>
    <w:rsid w:val="007D693A"/>
    <w:rsid w:val="007D7471"/>
    <w:rsid w:val="007E05BD"/>
    <w:rsid w:val="007E08F8"/>
    <w:rsid w:val="007E112D"/>
    <w:rsid w:val="007E18D7"/>
    <w:rsid w:val="007E1ECD"/>
    <w:rsid w:val="007E1F8C"/>
    <w:rsid w:val="007E2277"/>
    <w:rsid w:val="007E3561"/>
    <w:rsid w:val="007E3D77"/>
    <w:rsid w:val="007E457F"/>
    <w:rsid w:val="007E48E1"/>
    <w:rsid w:val="007E48F3"/>
    <w:rsid w:val="007E5923"/>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733E"/>
    <w:rsid w:val="007F7B29"/>
    <w:rsid w:val="008001F6"/>
    <w:rsid w:val="00800A0A"/>
    <w:rsid w:val="0080112C"/>
    <w:rsid w:val="008012E7"/>
    <w:rsid w:val="00801AB9"/>
    <w:rsid w:val="00802B3A"/>
    <w:rsid w:val="0080365F"/>
    <w:rsid w:val="00803C86"/>
    <w:rsid w:val="00804A79"/>
    <w:rsid w:val="00805487"/>
    <w:rsid w:val="00805A08"/>
    <w:rsid w:val="008072A0"/>
    <w:rsid w:val="00807680"/>
    <w:rsid w:val="008104F9"/>
    <w:rsid w:val="0081053D"/>
    <w:rsid w:val="008105DF"/>
    <w:rsid w:val="008109D4"/>
    <w:rsid w:val="00810EEA"/>
    <w:rsid w:val="008115B2"/>
    <w:rsid w:val="00811C05"/>
    <w:rsid w:val="008131C1"/>
    <w:rsid w:val="00813325"/>
    <w:rsid w:val="008152F6"/>
    <w:rsid w:val="008165F9"/>
    <w:rsid w:val="00816A8F"/>
    <w:rsid w:val="00816E86"/>
    <w:rsid w:val="0082085C"/>
    <w:rsid w:val="00821740"/>
    <w:rsid w:val="00821821"/>
    <w:rsid w:val="008228CA"/>
    <w:rsid w:val="008232C0"/>
    <w:rsid w:val="00824D2B"/>
    <w:rsid w:val="008255B1"/>
    <w:rsid w:val="008259D0"/>
    <w:rsid w:val="00826BBB"/>
    <w:rsid w:val="00826BE1"/>
    <w:rsid w:val="00826C26"/>
    <w:rsid w:val="00827378"/>
    <w:rsid w:val="0082771D"/>
    <w:rsid w:val="00827934"/>
    <w:rsid w:val="00827CE3"/>
    <w:rsid w:val="008305A7"/>
    <w:rsid w:val="008306B2"/>
    <w:rsid w:val="00830A2E"/>
    <w:rsid w:val="00830FF4"/>
    <w:rsid w:val="00831377"/>
    <w:rsid w:val="00831A27"/>
    <w:rsid w:val="00832367"/>
    <w:rsid w:val="00832794"/>
    <w:rsid w:val="008332B2"/>
    <w:rsid w:val="0083335D"/>
    <w:rsid w:val="0083582C"/>
    <w:rsid w:val="0083598C"/>
    <w:rsid w:val="00835CC2"/>
    <w:rsid w:val="008363C2"/>
    <w:rsid w:val="008368DE"/>
    <w:rsid w:val="00836E56"/>
    <w:rsid w:val="0084012C"/>
    <w:rsid w:val="00841F6E"/>
    <w:rsid w:val="00843273"/>
    <w:rsid w:val="008446EC"/>
    <w:rsid w:val="00844A39"/>
    <w:rsid w:val="0084520E"/>
    <w:rsid w:val="008455EC"/>
    <w:rsid w:val="00845B53"/>
    <w:rsid w:val="00846095"/>
    <w:rsid w:val="00846207"/>
    <w:rsid w:val="00846958"/>
    <w:rsid w:val="0084719D"/>
    <w:rsid w:val="00847AC3"/>
    <w:rsid w:val="00850126"/>
    <w:rsid w:val="00850397"/>
    <w:rsid w:val="00850550"/>
    <w:rsid w:val="00850F45"/>
    <w:rsid w:val="00851452"/>
    <w:rsid w:val="00852134"/>
    <w:rsid w:val="0085253C"/>
    <w:rsid w:val="00852F68"/>
    <w:rsid w:val="0085320B"/>
    <w:rsid w:val="008533FD"/>
    <w:rsid w:val="008535B8"/>
    <w:rsid w:val="0085379A"/>
    <w:rsid w:val="00853E60"/>
    <w:rsid w:val="008545AE"/>
    <w:rsid w:val="00854689"/>
    <w:rsid w:val="00854A3B"/>
    <w:rsid w:val="008555EB"/>
    <w:rsid w:val="008562A7"/>
    <w:rsid w:val="00856789"/>
    <w:rsid w:val="008569BD"/>
    <w:rsid w:val="00856E51"/>
    <w:rsid w:val="00857489"/>
    <w:rsid w:val="00857FF2"/>
    <w:rsid w:val="00860A2F"/>
    <w:rsid w:val="00860B29"/>
    <w:rsid w:val="0086151A"/>
    <w:rsid w:val="008620E3"/>
    <w:rsid w:val="008628A8"/>
    <w:rsid w:val="00862FF2"/>
    <w:rsid w:val="00863505"/>
    <w:rsid w:val="0086383F"/>
    <w:rsid w:val="0086474A"/>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90B01"/>
    <w:rsid w:val="0089124A"/>
    <w:rsid w:val="00891C4A"/>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39B8"/>
    <w:rsid w:val="008B4AD4"/>
    <w:rsid w:val="008B6200"/>
    <w:rsid w:val="008B7904"/>
    <w:rsid w:val="008B7C13"/>
    <w:rsid w:val="008C083D"/>
    <w:rsid w:val="008C0D6D"/>
    <w:rsid w:val="008C1025"/>
    <w:rsid w:val="008C22D3"/>
    <w:rsid w:val="008C2D20"/>
    <w:rsid w:val="008C43D6"/>
    <w:rsid w:val="008C460B"/>
    <w:rsid w:val="008C61BC"/>
    <w:rsid w:val="008D0999"/>
    <w:rsid w:val="008D1BBA"/>
    <w:rsid w:val="008D22A9"/>
    <w:rsid w:val="008D2309"/>
    <w:rsid w:val="008D2BA7"/>
    <w:rsid w:val="008D2C63"/>
    <w:rsid w:val="008D32D9"/>
    <w:rsid w:val="008D33AC"/>
    <w:rsid w:val="008D41DC"/>
    <w:rsid w:val="008D4DAB"/>
    <w:rsid w:val="008D51F6"/>
    <w:rsid w:val="008D61F9"/>
    <w:rsid w:val="008D7913"/>
    <w:rsid w:val="008D7DFA"/>
    <w:rsid w:val="008D7F45"/>
    <w:rsid w:val="008E07D6"/>
    <w:rsid w:val="008E14BC"/>
    <w:rsid w:val="008E2A00"/>
    <w:rsid w:val="008E3541"/>
    <w:rsid w:val="008E3D02"/>
    <w:rsid w:val="008E4DF9"/>
    <w:rsid w:val="008E4FEF"/>
    <w:rsid w:val="008E51DB"/>
    <w:rsid w:val="008E5234"/>
    <w:rsid w:val="008E52F5"/>
    <w:rsid w:val="008E559C"/>
    <w:rsid w:val="008E5EF5"/>
    <w:rsid w:val="008E61C9"/>
    <w:rsid w:val="008E6B05"/>
    <w:rsid w:val="008E6F4B"/>
    <w:rsid w:val="008E78DB"/>
    <w:rsid w:val="008E7E0E"/>
    <w:rsid w:val="008F0558"/>
    <w:rsid w:val="008F11CD"/>
    <w:rsid w:val="008F1EA0"/>
    <w:rsid w:val="008F2989"/>
    <w:rsid w:val="008F3125"/>
    <w:rsid w:val="008F331C"/>
    <w:rsid w:val="008F3DAF"/>
    <w:rsid w:val="008F3F30"/>
    <w:rsid w:val="008F4203"/>
    <w:rsid w:val="008F4277"/>
    <w:rsid w:val="008F4971"/>
    <w:rsid w:val="008F5053"/>
    <w:rsid w:val="008F5E8F"/>
    <w:rsid w:val="008F6FE3"/>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7AD0"/>
    <w:rsid w:val="00917FCE"/>
    <w:rsid w:val="009213AE"/>
    <w:rsid w:val="009215C1"/>
    <w:rsid w:val="00921BD5"/>
    <w:rsid w:val="00921EBF"/>
    <w:rsid w:val="00923184"/>
    <w:rsid w:val="00923628"/>
    <w:rsid w:val="00923EA1"/>
    <w:rsid w:val="00924408"/>
    <w:rsid w:val="00924688"/>
    <w:rsid w:val="00924AF7"/>
    <w:rsid w:val="00925542"/>
    <w:rsid w:val="00925570"/>
    <w:rsid w:val="0092598E"/>
    <w:rsid w:val="00925E00"/>
    <w:rsid w:val="00927E57"/>
    <w:rsid w:val="00930830"/>
    <w:rsid w:val="00930BBB"/>
    <w:rsid w:val="00931901"/>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F5F"/>
    <w:rsid w:val="0094256D"/>
    <w:rsid w:val="00942972"/>
    <w:rsid w:val="00942F50"/>
    <w:rsid w:val="00942FBD"/>
    <w:rsid w:val="00943733"/>
    <w:rsid w:val="00945665"/>
    <w:rsid w:val="009456A0"/>
    <w:rsid w:val="00945799"/>
    <w:rsid w:val="00946605"/>
    <w:rsid w:val="00946C40"/>
    <w:rsid w:val="009506DB"/>
    <w:rsid w:val="00952128"/>
    <w:rsid w:val="009533C1"/>
    <w:rsid w:val="00953A00"/>
    <w:rsid w:val="00953C74"/>
    <w:rsid w:val="00954867"/>
    <w:rsid w:val="00955503"/>
    <w:rsid w:val="009560E8"/>
    <w:rsid w:val="00956504"/>
    <w:rsid w:val="0095678C"/>
    <w:rsid w:val="009601F2"/>
    <w:rsid w:val="00960353"/>
    <w:rsid w:val="00961027"/>
    <w:rsid w:val="009616A5"/>
    <w:rsid w:val="009618F0"/>
    <w:rsid w:val="0096300D"/>
    <w:rsid w:val="009635CB"/>
    <w:rsid w:val="00963777"/>
    <w:rsid w:val="00963B34"/>
    <w:rsid w:val="0096463B"/>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39BD"/>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F3F"/>
    <w:rsid w:val="009853C9"/>
    <w:rsid w:val="009854C1"/>
    <w:rsid w:val="00986043"/>
    <w:rsid w:val="00986917"/>
    <w:rsid w:val="00986C4D"/>
    <w:rsid w:val="00987714"/>
    <w:rsid w:val="00990A8B"/>
    <w:rsid w:val="0099107B"/>
    <w:rsid w:val="009910C3"/>
    <w:rsid w:val="00992997"/>
    <w:rsid w:val="00993D8D"/>
    <w:rsid w:val="00994F7C"/>
    <w:rsid w:val="00995C5E"/>
    <w:rsid w:val="00995CDF"/>
    <w:rsid w:val="00996E70"/>
    <w:rsid w:val="00996F37"/>
    <w:rsid w:val="0099716F"/>
    <w:rsid w:val="00997350"/>
    <w:rsid w:val="0099736B"/>
    <w:rsid w:val="0099776F"/>
    <w:rsid w:val="009A099F"/>
    <w:rsid w:val="009A1BE5"/>
    <w:rsid w:val="009A275D"/>
    <w:rsid w:val="009A2AEB"/>
    <w:rsid w:val="009A2FF5"/>
    <w:rsid w:val="009A316D"/>
    <w:rsid w:val="009A3DDE"/>
    <w:rsid w:val="009A42CA"/>
    <w:rsid w:val="009A63D9"/>
    <w:rsid w:val="009A643A"/>
    <w:rsid w:val="009A668F"/>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725"/>
    <w:rsid w:val="009B65A4"/>
    <w:rsid w:val="009B6C5A"/>
    <w:rsid w:val="009C0071"/>
    <w:rsid w:val="009C0B2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25A2"/>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6A66"/>
    <w:rsid w:val="00A000B3"/>
    <w:rsid w:val="00A01586"/>
    <w:rsid w:val="00A01B9B"/>
    <w:rsid w:val="00A01C31"/>
    <w:rsid w:val="00A01CFF"/>
    <w:rsid w:val="00A02BC3"/>
    <w:rsid w:val="00A02D14"/>
    <w:rsid w:val="00A039A8"/>
    <w:rsid w:val="00A055D5"/>
    <w:rsid w:val="00A05B92"/>
    <w:rsid w:val="00A07B70"/>
    <w:rsid w:val="00A10352"/>
    <w:rsid w:val="00A10542"/>
    <w:rsid w:val="00A115BF"/>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7539"/>
    <w:rsid w:val="00A27908"/>
    <w:rsid w:val="00A27B61"/>
    <w:rsid w:val="00A27B6B"/>
    <w:rsid w:val="00A27D01"/>
    <w:rsid w:val="00A27F8D"/>
    <w:rsid w:val="00A3012C"/>
    <w:rsid w:val="00A30329"/>
    <w:rsid w:val="00A30882"/>
    <w:rsid w:val="00A30DDC"/>
    <w:rsid w:val="00A31173"/>
    <w:rsid w:val="00A31B27"/>
    <w:rsid w:val="00A323DF"/>
    <w:rsid w:val="00A334C8"/>
    <w:rsid w:val="00A3370F"/>
    <w:rsid w:val="00A33B6C"/>
    <w:rsid w:val="00A3421F"/>
    <w:rsid w:val="00A34323"/>
    <w:rsid w:val="00A348DC"/>
    <w:rsid w:val="00A355FD"/>
    <w:rsid w:val="00A37B83"/>
    <w:rsid w:val="00A406D7"/>
    <w:rsid w:val="00A406E7"/>
    <w:rsid w:val="00A41316"/>
    <w:rsid w:val="00A4136F"/>
    <w:rsid w:val="00A413BA"/>
    <w:rsid w:val="00A43822"/>
    <w:rsid w:val="00A44C85"/>
    <w:rsid w:val="00A457FC"/>
    <w:rsid w:val="00A45DA3"/>
    <w:rsid w:val="00A508E8"/>
    <w:rsid w:val="00A52B17"/>
    <w:rsid w:val="00A52EF0"/>
    <w:rsid w:val="00A53229"/>
    <w:rsid w:val="00A533B8"/>
    <w:rsid w:val="00A53670"/>
    <w:rsid w:val="00A537C1"/>
    <w:rsid w:val="00A53A40"/>
    <w:rsid w:val="00A550F0"/>
    <w:rsid w:val="00A5586F"/>
    <w:rsid w:val="00A570DC"/>
    <w:rsid w:val="00A57265"/>
    <w:rsid w:val="00A576F1"/>
    <w:rsid w:val="00A6189F"/>
    <w:rsid w:val="00A6372A"/>
    <w:rsid w:val="00A638B8"/>
    <w:rsid w:val="00A641B2"/>
    <w:rsid w:val="00A646FD"/>
    <w:rsid w:val="00A64DFC"/>
    <w:rsid w:val="00A6532D"/>
    <w:rsid w:val="00A6544A"/>
    <w:rsid w:val="00A6718B"/>
    <w:rsid w:val="00A67E42"/>
    <w:rsid w:val="00A72F0E"/>
    <w:rsid w:val="00A742D1"/>
    <w:rsid w:val="00A74862"/>
    <w:rsid w:val="00A75D4E"/>
    <w:rsid w:val="00A76EE5"/>
    <w:rsid w:val="00A77581"/>
    <w:rsid w:val="00A775A9"/>
    <w:rsid w:val="00A800F9"/>
    <w:rsid w:val="00A81162"/>
    <w:rsid w:val="00A8139C"/>
    <w:rsid w:val="00A8160C"/>
    <w:rsid w:val="00A81F00"/>
    <w:rsid w:val="00A824EE"/>
    <w:rsid w:val="00A82615"/>
    <w:rsid w:val="00A84A13"/>
    <w:rsid w:val="00A85585"/>
    <w:rsid w:val="00A858E5"/>
    <w:rsid w:val="00A85A36"/>
    <w:rsid w:val="00A86D70"/>
    <w:rsid w:val="00A86E7D"/>
    <w:rsid w:val="00A86EC9"/>
    <w:rsid w:val="00A87714"/>
    <w:rsid w:val="00A87A73"/>
    <w:rsid w:val="00A90295"/>
    <w:rsid w:val="00A9081A"/>
    <w:rsid w:val="00A9095B"/>
    <w:rsid w:val="00A91210"/>
    <w:rsid w:val="00A912D6"/>
    <w:rsid w:val="00A916C6"/>
    <w:rsid w:val="00A919EC"/>
    <w:rsid w:val="00A91DA5"/>
    <w:rsid w:val="00A945A7"/>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B1"/>
    <w:rsid w:val="00AD4ED9"/>
    <w:rsid w:val="00AD519D"/>
    <w:rsid w:val="00AD56FA"/>
    <w:rsid w:val="00AD625D"/>
    <w:rsid w:val="00AD6472"/>
    <w:rsid w:val="00AD685B"/>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6800"/>
    <w:rsid w:val="00AE6A12"/>
    <w:rsid w:val="00AE7C3F"/>
    <w:rsid w:val="00AF0122"/>
    <w:rsid w:val="00AF0A3A"/>
    <w:rsid w:val="00AF1337"/>
    <w:rsid w:val="00AF3762"/>
    <w:rsid w:val="00AF3A16"/>
    <w:rsid w:val="00AF3E98"/>
    <w:rsid w:val="00AF4E3B"/>
    <w:rsid w:val="00AF5898"/>
    <w:rsid w:val="00AF68C8"/>
    <w:rsid w:val="00AF6C12"/>
    <w:rsid w:val="00AF7005"/>
    <w:rsid w:val="00B00C7C"/>
    <w:rsid w:val="00B0215A"/>
    <w:rsid w:val="00B036E6"/>
    <w:rsid w:val="00B03A6B"/>
    <w:rsid w:val="00B04755"/>
    <w:rsid w:val="00B04AC8"/>
    <w:rsid w:val="00B05FEE"/>
    <w:rsid w:val="00B10866"/>
    <w:rsid w:val="00B1265D"/>
    <w:rsid w:val="00B12C1C"/>
    <w:rsid w:val="00B12F97"/>
    <w:rsid w:val="00B1303B"/>
    <w:rsid w:val="00B14280"/>
    <w:rsid w:val="00B14DD5"/>
    <w:rsid w:val="00B15995"/>
    <w:rsid w:val="00B17019"/>
    <w:rsid w:val="00B1707D"/>
    <w:rsid w:val="00B1730E"/>
    <w:rsid w:val="00B20606"/>
    <w:rsid w:val="00B213C6"/>
    <w:rsid w:val="00B215C9"/>
    <w:rsid w:val="00B21ACB"/>
    <w:rsid w:val="00B22934"/>
    <w:rsid w:val="00B231A7"/>
    <w:rsid w:val="00B243F0"/>
    <w:rsid w:val="00B24C95"/>
    <w:rsid w:val="00B260D1"/>
    <w:rsid w:val="00B265FA"/>
    <w:rsid w:val="00B26CD1"/>
    <w:rsid w:val="00B26CDE"/>
    <w:rsid w:val="00B272D8"/>
    <w:rsid w:val="00B27CCF"/>
    <w:rsid w:val="00B306E9"/>
    <w:rsid w:val="00B30CA1"/>
    <w:rsid w:val="00B310CA"/>
    <w:rsid w:val="00B312CA"/>
    <w:rsid w:val="00B31D4F"/>
    <w:rsid w:val="00B32A52"/>
    <w:rsid w:val="00B33EA8"/>
    <w:rsid w:val="00B341BD"/>
    <w:rsid w:val="00B34459"/>
    <w:rsid w:val="00B36F3D"/>
    <w:rsid w:val="00B378D3"/>
    <w:rsid w:val="00B37D48"/>
    <w:rsid w:val="00B37EB0"/>
    <w:rsid w:val="00B40351"/>
    <w:rsid w:val="00B40623"/>
    <w:rsid w:val="00B40C34"/>
    <w:rsid w:val="00B41120"/>
    <w:rsid w:val="00B43A46"/>
    <w:rsid w:val="00B43B6C"/>
    <w:rsid w:val="00B445D0"/>
    <w:rsid w:val="00B44E89"/>
    <w:rsid w:val="00B45272"/>
    <w:rsid w:val="00B45589"/>
    <w:rsid w:val="00B45F3C"/>
    <w:rsid w:val="00B45FE3"/>
    <w:rsid w:val="00B477C1"/>
    <w:rsid w:val="00B503DC"/>
    <w:rsid w:val="00B514DE"/>
    <w:rsid w:val="00B51B9C"/>
    <w:rsid w:val="00B531BC"/>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23A"/>
    <w:rsid w:val="00B822CB"/>
    <w:rsid w:val="00B82902"/>
    <w:rsid w:val="00B82ED0"/>
    <w:rsid w:val="00B8306B"/>
    <w:rsid w:val="00B83EAE"/>
    <w:rsid w:val="00B83F64"/>
    <w:rsid w:val="00B8431D"/>
    <w:rsid w:val="00B863F8"/>
    <w:rsid w:val="00B864D5"/>
    <w:rsid w:val="00B86E2C"/>
    <w:rsid w:val="00B87472"/>
    <w:rsid w:val="00B9020D"/>
    <w:rsid w:val="00B905EF"/>
    <w:rsid w:val="00B917DE"/>
    <w:rsid w:val="00B91A16"/>
    <w:rsid w:val="00B91AD9"/>
    <w:rsid w:val="00B92596"/>
    <w:rsid w:val="00B928E9"/>
    <w:rsid w:val="00B939E9"/>
    <w:rsid w:val="00B94772"/>
    <w:rsid w:val="00B94917"/>
    <w:rsid w:val="00B95386"/>
    <w:rsid w:val="00B957DF"/>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E02"/>
    <w:rsid w:val="00BB2152"/>
    <w:rsid w:val="00BB2373"/>
    <w:rsid w:val="00BB25AC"/>
    <w:rsid w:val="00BB2AFE"/>
    <w:rsid w:val="00BB2D41"/>
    <w:rsid w:val="00BB46E0"/>
    <w:rsid w:val="00BB4F52"/>
    <w:rsid w:val="00BB5A09"/>
    <w:rsid w:val="00BB5C96"/>
    <w:rsid w:val="00BB7112"/>
    <w:rsid w:val="00BC096B"/>
    <w:rsid w:val="00BC109F"/>
    <w:rsid w:val="00BC2255"/>
    <w:rsid w:val="00BC2D42"/>
    <w:rsid w:val="00BC2E65"/>
    <w:rsid w:val="00BC3E6E"/>
    <w:rsid w:val="00BC497E"/>
    <w:rsid w:val="00BC6279"/>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EFA"/>
    <w:rsid w:val="00BD66B1"/>
    <w:rsid w:val="00BD6B47"/>
    <w:rsid w:val="00BD7D9E"/>
    <w:rsid w:val="00BE0781"/>
    <w:rsid w:val="00BE169E"/>
    <w:rsid w:val="00BE1D5F"/>
    <w:rsid w:val="00BE2189"/>
    <w:rsid w:val="00BE3190"/>
    <w:rsid w:val="00BE436B"/>
    <w:rsid w:val="00BE5857"/>
    <w:rsid w:val="00BF09FE"/>
    <w:rsid w:val="00BF0C79"/>
    <w:rsid w:val="00BF0D85"/>
    <w:rsid w:val="00BF1959"/>
    <w:rsid w:val="00BF1E26"/>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29A2"/>
    <w:rsid w:val="00C13127"/>
    <w:rsid w:val="00C142E9"/>
    <w:rsid w:val="00C146F7"/>
    <w:rsid w:val="00C1492D"/>
    <w:rsid w:val="00C14CA1"/>
    <w:rsid w:val="00C154F7"/>
    <w:rsid w:val="00C15A4A"/>
    <w:rsid w:val="00C17968"/>
    <w:rsid w:val="00C20986"/>
    <w:rsid w:val="00C21A0E"/>
    <w:rsid w:val="00C21F51"/>
    <w:rsid w:val="00C228D7"/>
    <w:rsid w:val="00C22DF6"/>
    <w:rsid w:val="00C2329F"/>
    <w:rsid w:val="00C26333"/>
    <w:rsid w:val="00C275C7"/>
    <w:rsid w:val="00C27A5C"/>
    <w:rsid w:val="00C30BBC"/>
    <w:rsid w:val="00C31484"/>
    <w:rsid w:val="00C324FF"/>
    <w:rsid w:val="00C32C6D"/>
    <w:rsid w:val="00C32E35"/>
    <w:rsid w:val="00C3512A"/>
    <w:rsid w:val="00C35829"/>
    <w:rsid w:val="00C36685"/>
    <w:rsid w:val="00C374C5"/>
    <w:rsid w:val="00C3776F"/>
    <w:rsid w:val="00C37A0A"/>
    <w:rsid w:val="00C37C46"/>
    <w:rsid w:val="00C412F2"/>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B99"/>
    <w:rsid w:val="00C53D15"/>
    <w:rsid w:val="00C541D6"/>
    <w:rsid w:val="00C55137"/>
    <w:rsid w:val="00C55613"/>
    <w:rsid w:val="00C557DC"/>
    <w:rsid w:val="00C563CF"/>
    <w:rsid w:val="00C567BD"/>
    <w:rsid w:val="00C570D8"/>
    <w:rsid w:val="00C571E9"/>
    <w:rsid w:val="00C57B6A"/>
    <w:rsid w:val="00C57CA2"/>
    <w:rsid w:val="00C57DDC"/>
    <w:rsid w:val="00C61485"/>
    <w:rsid w:val="00C62180"/>
    <w:rsid w:val="00C6245F"/>
    <w:rsid w:val="00C63000"/>
    <w:rsid w:val="00C6301D"/>
    <w:rsid w:val="00C6306F"/>
    <w:rsid w:val="00C63501"/>
    <w:rsid w:val="00C63949"/>
    <w:rsid w:val="00C63A18"/>
    <w:rsid w:val="00C66D54"/>
    <w:rsid w:val="00C672D8"/>
    <w:rsid w:val="00C67A19"/>
    <w:rsid w:val="00C70996"/>
    <w:rsid w:val="00C70AFE"/>
    <w:rsid w:val="00C7176B"/>
    <w:rsid w:val="00C72850"/>
    <w:rsid w:val="00C72BCE"/>
    <w:rsid w:val="00C73837"/>
    <w:rsid w:val="00C75312"/>
    <w:rsid w:val="00C75CD3"/>
    <w:rsid w:val="00C75E3E"/>
    <w:rsid w:val="00C76314"/>
    <w:rsid w:val="00C766BF"/>
    <w:rsid w:val="00C76D1F"/>
    <w:rsid w:val="00C77735"/>
    <w:rsid w:val="00C7773E"/>
    <w:rsid w:val="00C77D21"/>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B77"/>
    <w:rsid w:val="00CB3CEF"/>
    <w:rsid w:val="00CB4064"/>
    <w:rsid w:val="00CB4693"/>
    <w:rsid w:val="00CB4B75"/>
    <w:rsid w:val="00CB4D43"/>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19FD"/>
    <w:rsid w:val="00CD1C19"/>
    <w:rsid w:val="00CD2605"/>
    <w:rsid w:val="00CD2DBB"/>
    <w:rsid w:val="00CD3480"/>
    <w:rsid w:val="00CD3E09"/>
    <w:rsid w:val="00CD4C93"/>
    <w:rsid w:val="00CD53FE"/>
    <w:rsid w:val="00CD5B73"/>
    <w:rsid w:val="00CD6398"/>
    <w:rsid w:val="00CD7112"/>
    <w:rsid w:val="00CD7780"/>
    <w:rsid w:val="00CE04D4"/>
    <w:rsid w:val="00CE0725"/>
    <w:rsid w:val="00CE1A7A"/>
    <w:rsid w:val="00CE1F49"/>
    <w:rsid w:val="00CE2A4A"/>
    <w:rsid w:val="00CE4DB4"/>
    <w:rsid w:val="00CE63DB"/>
    <w:rsid w:val="00CE68DA"/>
    <w:rsid w:val="00CE771E"/>
    <w:rsid w:val="00CE7F08"/>
    <w:rsid w:val="00CF0500"/>
    <w:rsid w:val="00CF17E5"/>
    <w:rsid w:val="00CF291D"/>
    <w:rsid w:val="00CF48E5"/>
    <w:rsid w:val="00CF4A3E"/>
    <w:rsid w:val="00CF4B4A"/>
    <w:rsid w:val="00CF5E76"/>
    <w:rsid w:val="00CF6E06"/>
    <w:rsid w:val="00CF780B"/>
    <w:rsid w:val="00CF7ABD"/>
    <w:rsid w:val="00D007CA"/>
    <w:rsid w:val="00D03396"/>
    <w:rsid w:val="00D037F8"/>
    <w:rsid w:val="00D0395A"/>
    <w:rsid w:val="00D04EE5"/>
    <w:rsid w:val="00D05585"/>
    <w:rsid w:val="00D05681"/>
    <w:rsid w:val="00D06033"/>
    <w:rsid w:val="00D07F11"/>
    <w:rsid w:val="00D101B6"/>
    <w:rsid w:val="00D107E9"/>
    <w:rsid w:val="00D12173"/>
    <w:rsid w:val="00D125FE"/>
    <w:rsid w:val="00D13B6D"/>
    <w:rsid w:val="00D13D71"/>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441B"/>
    <w:rsid w:val="00D246F5"/>
    <w:rsid w:val="00D251AD"/>
    <w:rsid w:val="00D2546E"/>
    <w:rsid w:val="00D25A85"/>
    <w:rsid w:val="00D277DD"/>
    <w:rsid w:val="00D27E34"/>
    <w:rsid w:val="00D307A0"/>
    <w:rsid w:val="00D30817"/>
    <w:rsid w:val="00D31E29"/>
    <w:rsid w:val="00D324E6"/>
    <w:rsid w:val="00D333FF"/>
    <w:rsid w:val="00D339E0"/>
    <w:rsid w:val="00D33BDE"/>
    <w:rsid w:val="00D33C64"/>
    <w:rsid w:val="00D34056"/>
    <w:rsid w:val="00D34DAD"/>
    <w:rsid w:val="00D34FDC"/>
    <w:rsid w:val="00D3510B"/>
    <w:rsid w:val="00D35A6C"/>
    <w:rsid w:val="00D36B88"/>
    <w:rsid w:val="00D3720D"/>
    <w:rsid w:val="00D37873"/>
    <w:rsid w:val="00D40ACD"/>
    <w:rsid w:val="00D40D3F"/>
    <w:rsid w:val="00D423B3"/>
    <w:rsid w:val="00D4271B"/>
    <w:rsid w:val="00D42BE5"/>
    <w:rsid w:val="00D42CCD"/>
    <w:rsid w:val="00D43E54"/>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724C4"/>
    <w:rsid w:val="00D73850"/>
    <w:rsid w:val="00D739A2"/>
    <w:rsid w:val="00D73E92"/>
    <w:rsid w:val="00D73F2B"/>
    <w:rsid w:val="00D740DA"/>
    <w:rsid w:val="00D74C1D"/>
    <w:rsid w:val="00D754CC"/>
    <w:rsid w:val="00D757CD"/>
    <w:rsid w:val="00D77E8C"/>
    <w:rsid w:val="00D80B73"/>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1D0F"/>
    <w:rsid w:val="00D92514"/>
    <w:rsid w:val="00D9292F"/>
    <w:rsid w:val="00D930C0"/>
    <w:rsid w:val="00D94859"/>
    <w:rsid w:val="00D94C94"/>
    <w:rsid w:val="00D95238"/>
    <w:rsid w:val="00D9591B"/>
    <w:rsid w:val="00D96BD0"/>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4D"/>
    <w:rsid w:val="00DA7059"/>
    <w:rsid w:val="00DB04A7"/>
    <w:rsid w:val="00DB0D17"/>
    <w:rsid w:val="00DB15C2"/>
    <w:rsid w:val="00DB1AFC"/>
    <w:rsid w:val="00DB1E93"/>
    <w:rsid w:val="00DB248E"/>
    <w:rsid w:val="00DB2ED7"/>
    <w:rsid w:val="00DB30B1"/>
    <w:rsid w:val="00DB38AE"/>
    <w:rsid w:val="00DB3FDD"/>
    <w:rsid w:val="00DB46FF"/>
    <w:rsid w:val="00DB493F"/>
    <w:rsid w:val="00DB6553"/>
    <w:rsid w:val="00DB65A1"/>
    <w:rsid w:val="00DB7333"/>
    <w:rsid w:val="00DB754F"/>
    <w:rsid w:val="00DB7771"/>
    <w:rsid w:val="00DB7A3F"/>
    <w:rsid w:val="00DC0916"/>
    <w:rsid w:val="00DC0E2C"/>
    <w:rsid w:val="00DC139F"/>
    <w:rsid w:val="00DC1F07"/>
    <w:rsid w:val="00DC2380"/>
    <w:rsid w:val="00DC3A35"/>
    <w:rsid w:val="00DC4087"/>
    <w:rsid w:val="00DC417A"/>
    <w:rsid w:val="00DC4531"/>
    <w:rsid w:val="00DC4B4C"/>
    <w:rsid w:val="00DC6180"/>
    <w:rsid w:val="00DC7389"/>
    <w:rsid w:val="00DC7604"/>
    <w:rsid w:val="00DC790B"/>
    <w:rsid w:val="00DD345F"/>
    <w:rsid w:val="00DD40C1"/>
    <w:rsid w:val="00DD5463"/>
    <w:rsid w:val="00DD662A"/>
    <w:rsid w:val="00DD710C"/>
    <w:rsid w:val="00DD7689"/>
    <w:rsid w:val="00DD7910"/>
    <w:rsid w:val="00DE06C7"/>
    <w:rsid w:val="00DE23CC"/>
    <w:rsid w:val="00DE2C3E"/>
    <w:rsid w:val="00DE40FA"/>
    <w:rsid w:val="00DE46A4"/>
    <w:rsid w:val="00DE503E"/>
    <w:rsid w:val="00DE6C63"/>
    <w:rsid w:val="00DE6D6D"/>
    <w:rsid w:val="00DE70A6"/>
    <w:rsid w:val="00DE78DD"/>
    <w:rsid w:val="00DF0B44"/>
    <w:rsid w:val="00DF1960"/>
    <w:rsid w:val="00DF2FBA"/>
    <w:rsid w:val="00DF316E"/>
    <w:rsid w:val="00DF39C7"/>
    <w:rsid w:val="00DF4642"/>
    <w:rsid w:val="00DF4B70"/>
    <w:rsid w:val="00DF51E2"/>
    <w:rsid w:val="00DF5470"/>
    <w:rsid w:val="00DF58FB"/>
    <w:rsid w:val="00DF6622"/>
    <w:rsid w:val="00DF710D"/>
    <w:rsid w:val="00DF7C44"/>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253"/>
    <w:rsid w:val="00E11E23"/>
    <w:rsid w:val="00E127B7"/>
    <w:rsid w:val="00E1360E"/>
    <w:rsid w:val="00E13A8D"/>
    <w:rsid w:val="00E144A6"/>
    <w:rsid w:val="00E15A94"/>
    <w:rsid w:val="00E15E4C"/>
    <w:rsid w:val="00E16482"/>
    <w:rsid w:val="00E16850"/>
    <w:rsid w:val="00E203B0"/>
    <w:rsid w:val="00E213CE"/>
    <w:rsid w:val="00E218BF"/>
    <w:rsid w:val="00E21BEF"/>
    <w:rsid w:val="00E24ED9"/>
    <w:rsid w:val="00E255EC"/>
    <w:rsid w:val="00E2578B"/>
    <w:rsid w:val="00E25CC1"/>
    <w:rsid w:val="00E2639D"/>
    <w:rsid w:val="00E275FC"/>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9A8"/>
    <w:rsid w:val="00E42F84"/>
    <w:rsid w:val="00E437E4"/>
    <w:rsid w:val="00E43CA6"/>
    <w:rsid w:val="00E43D9E"/>
    <w:rsid w:val="00E44737"/>
    <w:rsid w:val="00E451A9"/>
    <w:rsid w:val="00E45994"/>
    <w:rsid w:val="00E45CB9"/>
    <w:rsid w:val="00E45D9F"/>
    <w:rsid w:val="00E47486"/>
    <w:rsid w:val="00E50880"/>
    <w:rsid w:val="00E509A7"/>
    <w:rsid w:val="00E51163"/>
    <w:rsid w:val="00E5203F"/>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391A"/>
    <w:rsid w:val="00E63BD1"/>
    <w:rsid w:val="00E63D6A"/>
    <w:rsid w:val="00E6443A"/>
    <w:rsid w:val="00E64495"/>
    <w:rsid w:val="00E647BA"/>
    <w:rsid w:val="00E65FD6"/>
    <w:rsid w:val="00E66612"/>
    <w:rsid w:val="00E67983"/>
    <w:rsid w:val="00E7135D"/>
    <w:rsid w:val="00E714F1"/>
    <w:rsid w:val="00E724A9"/>
    <w:rsid w:val="00E72FAF"/>
    <w:rsid w:val="00E7351F"/>
    <w:rsid w:val="00E7352B"/>
    <w:rsid w:val="00E73ACA"/>
    <w:rsid w:val="00E7437B"/>
    <w:rsid w:val="00E74584"/>
    <w:rsid w:val="00E74C11"/>
    <w:rsid w:val="00E75183"/>
    <w:rsid w:val="00E7572E"/>
    <w:rsid w:val="00E76915"/>
    <w:rsid w:val="00E77D2A"/>
    <w:rsid w:val="00E814FD"/>
    <w:rsid w:val="00E81580"/>
    <w:rsid w:val="00E82D48"/>
    <w:rsid w:val="00E82E62"/>
    <w:rsid w:val="00E83110"/>
    <w:rsid w:val="00E84279"/>
    <w:rsid w:val="00E8442B"/>
    <w:rsid w:val="00E84585"/>
    <w:rsid w:val="00E852CA"/>
    <w:rsid w:val="00E858C2"/>
    <w:rsid w:val="00E86CCF"/>
    <w:rsid w:val="00E86D86"/>
    <w:rsid w:val="00E87237"/>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B0039"/>
    <w:rsid w:val="00EB01CE"/>
    <w:rsid w:val="00EB247B"/>
    <w:rsid w:val="00EB2AC4"/>
    <w:rsid w:val="00EB2AD3"/>
    <w:rsid w:val="00EB2F51"/>
    <w:rsid w:val="00EB300F"/>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D0580"/>
    <w:rsid w:val="00ED072C"/>
    <w:rsid w:val="00ED2856"/>
    <w:rsid w:val="00ED2957"/>
    <w:rsid w:val="00ED31DF"/>
    <w:rsid w:val="00ED3E08"/>
    <w:rsid w:val="00ED48D3"/>
    <w:rsid w:val="00ED4DF4"/>
    <w:rsid w:val="00ED4E00"/>
    <w:rsid w:val="00ED5350"/>
    <w:rsid w:val="00ED5F12"/>
    <w:rsid w:val="00ED68AE"/>
    <w:rsid w:val="00ED6B5D"/>
    <w:rsid w:val="00ED7292"/>
    <w:rsid w:val="00ED76D3"/>
    <w:rsid w:val="00ED7739"/>
    <w:rsid w:val="00ED7AB2"/>
    <w:rsid w:val="00ED7D7B"/>
    <w:rsid w:val="00ED7EBB"/>
    <w:rsid w:val="00EE07EC"/>
    <w:rsid w:val="00EE1BEA"/>
    <w:rsid w:val="00EE3300"/>
    <w:rsid w:val="00EE3E4C"/>
    <w:rsid w:val="00EE47A0"/>
    <w:rsid w:val="00EE4CCD"/>
    <w:rsid w:val="00EE56E4"/>
    <w:rsid w:val="00EE584D"/>
    <w:rsid w:val="00EF0BA4"/>
    <w:rsid w:val="00EF0D24"/>
    <w:rsid w:val="00EF1080"/>
    <w:rsid w:val="00EF13DC"/>
    <w:rsid w:val="00EF2B58"/>
    <w:rsid w:val="00EF3116"/>
    <w:rsid w:val="00EF3527"/>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A59"/>
    <w:rsid w:val="00F06EB0"/>
    <w:rsid w:val="00F06EE8"/>
    <w:rsid w:val="00F108A3"/>
    <w:rsid w:val="00F11005"/>
    <w:rsid w:val="00F113EC"/>
    <w:rsid w:val="00F11BB0"/>
    <w:rsid w:val="00F11D7A"/>
    <w:rsid w:val="00F11D8F"/>
    <w:rsid w:val="00F1229F"/>
    <w:rsid w:val="00F12AFF"/>
    <w:rsid w:val="00F13184"/>
    <w:rsid w:val="00F13CD2"/>
    <w:rsid w:val="00F1462E"/>
    <w:rsid w:val="00F14C50"/>
    <w:rsid w:val="00F14D83"/>
    <w:rsid w:val="00F15613"/>
    <w:rsid w:val="00F15B3D"/>
    <w:rsid w:val="00F15C77"/>
    <w:rsid w:val="00F16E78"/>
    <w:rsid w:val="00F175D5"/>
    <w:rsid w:val="00F21116"/>
    <w:rsid w:val="00F2130B"/>
    <w:rsid w:val="00F21783"/>
    <w:rsid w:val="00F2228F"/>
    <w:rsid w:val="00F22337"/>
    <w:rsid w:val="00F22A0F"/>
    <w:rsid w:val="00F22FF0"/>
    <w:rsid w:val="00F2399B"/>
    <w:rsid w:val="00F2494B"/>
    <w:rsid w:val="00F25C85"/>
    <w:rsid w:val="00F261DA"/>
    <w:rsid w:val="00F26B78"/>
    <w:rsid w:val="00F27C6B"/>
    <w:rsid w:val="00F27FAF"/>
    <w:rsid w:val="00F303FE"/>
    <w:rsid w:val="00F30EC0"/>
    <w:rsid w:val="00F3162F"/>
    <w:rsid w:val="00F31D07"/>
    <w:rsid w:val="00F326AF"/>
    <w:rsid w:val="00F328BE"/>
    <w:rsid w:val="00F32D68"/>
    <w:rsid w:val="00F32F21"/>
    <w:rsid w:val="00F32F66"/>
    <w:rsid w:val="00F33E72"/>
    <w:rsid w:val="00F35007"/>
    <w:rsid w:val="00F366F8"/>
    <w:rsid w:val="00F36C23"/>
    <w:rsid w:val="00F370F4"/>
    <w:rsid w:val="00F37AB2"/>
    <w:rsid w:val="00F37AF2"/>
    <w:rsid w:val="00F37C84"/>
    <w:rsid w:val="00F404DE"/>
    <w:rsid w:val="00F41377"/>
    <w:rsid w:val="00F41AF3"/>
    <w:rsid w:val="00F41BE4"/>
    <w:rsid w:val="00F41D59"/>
    <w:rsid w:val="00F42CCC"/>
    <w:rsid w:val="00F43151"/>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70B35"/>
    <w:rsid w:val="00F70B66"/>
    <w:rsid w:val="00F726CD"/>
    <w:rsid w:val="00F73962"/>
    <w:rsid w:val="00F7649D"/>
    <w:rsid w:val="00F76542"/>
    <w:rsid w:val="00F76A5E"/>
    <w:rsid w:val="00F772F1"/>
    <w:rsid w:val="00F773B6"/>
    <w:rsid w:val="00F77D6D"/>
    <w:rsid w:val="00F77E21"/>
    <w:rsid w:val="00F802F6"/>
    <w:rsid w:val="00F809DB"/>
    <w:rsid w:val="00F81C3F"/>
    <w:rsid w:val="00F82FBA"/>
    <w:rsid w:val="00F83110"/>
    <w:rsid w:val="00F85BB1"/>
    <w:rsid w:val="00F86A72"/>
    <w:rsid w:val="00F86B74"/>
    <w:rsid w:val="00F87269"/>
    <w:rsid w:val="00F87365"/>
    <w:rsid w:val="00F876FA"/>
    <w:rsid w:val="00F87A1D"/>
    <w:rsid w:val="00F87A75"/>
    <w:rsid w:val="00F909A0"/>
    <w:rsid w:val="00F90A48"/>
    <w:rsid w:val="00F91429"/>
    <w:rsid w:val="00F91DB3"/>
    <w:rsid w:val="00F923D0"/>
    <w:rsid w:val="00F928C3"/>
    <w:rsid w:val="00F92E0E"/>
    <w:rsid w:val="00F93BF5"/>
    <w:rsid w:val="00F93D39"/>
    <w:rsid w:val="00F94189"/>
    <w:rsid w:val="00F94BD2"/>
    <w:rsid w:val="00F94C93"/>
    <w:rsid w:val="00F9560D"/>
    <w:rsid w:val="00F95E30"/>
    <w:rsid w:val="00F961C2"/>
    <w:rsid w:val="00F96358"/>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4C59"/>
    <w:rsid w:val="00FB5744"/>
    <w:rsid w:val="00FB6557"/>
    <w:rsid w:val="00FB6BA1"/>
    <w:rsid w:val="00FB6C98"/>
    <w:rsid w:val="00FB6E73"/>
    <w:rsid w:val="00FB7094"/>
    <w:rsid w:val="00FC159C"/>
    <w:rsid w:val="00FC201C"/>
    <w:rsid w:val="00FC32B7"/>
    <w:rsid w:val="00FC35E0"/>
    <w:rsid w:val="00FC3ABA"/>
    <w:rsid w:val="00FC4032"/>
    <w:rsid w:val="00FC4276"/>
    <w:rsid w:val="00FC4E13"/>
    <w:rsid w:val="00FC5495"/>
    <w:rsid w:val="00FC7496"/>
    <w:rsid w:val="00FC7D02"/>
    <w:rsid w:val="00FD0163"/>
    <w:rsid w:val="00FD01D8"/>
    <w:rsid w:val="00FD0406"/>
    <w:rsid w:val="00FD0A3F"/>
    <w:rsid w:val="00FD0BD7"/>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380D"/>
    <w:rsid w:val="00FE54D2"/>
    <w:rsid w:val="00FE54E3"/>
    <w:rsid w:val="00FE70D4"/>
    <w:rsid w:val="00FE75F0"/>
    <w:rsid w:val="00FE799D"/>
    <w:rsid w:val="00FF0923"/>
    <w:rsid w:val="00FF0A1B"/>
    <w:rsid w:val="00FF12A9"/>
    <w:rsid w:val="00FF1DBE"/>
    <w:rsid w:val="00FF271F"/>
    <w:rsid w:val="00FF2A15"/>
    <w:rsid w:val="00FF2AEE"/>
    <w:rsid w:val="00FF2DA8"/>
    <w:rsid w:val="00FF35BD"/>
    <w:rsid w:val="00FF3BF7"/>
    <w:rsid w:val="00FF440E"/>
    <w:rsid w:val="00FF47E7"/>
    <w:rsid w:val="00FF4A3E"/>
    <w:rsid w:val="00FF4B30"/>
    <w:rsid w:val="00FF63D9"/>
    <w:rsid w:val="00FF677E"/>
    <w:rsid w:val="00FF6D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C716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schae234/Camoco"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x.doi.org/10.1104%2Fpp.103.021923"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643F9-5302-4E32-A43E-D4F1EAA90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37</Pages>
  <Words>60577</Words>
  <Characters>345292</Characters>
  <Application>Microsoft Office Word</Application>
  <DocSecurity>0</DocSecurity>
  <Lines>2877</Lines>
  <Paragraphs>810</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05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132</cp:revision>
  <dcterms:created xsi:type="dcterms:W3CDTF">2017-08-03T03:21:00Z</dcterms:created>
  <dcterms:modified xsi:type="dcterms:W3CDTF">2017-08-04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harvard1</vt:lpwstr>
  </property>
</Properties>
</file>